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9D0D74" w14:textId="49B9689B" w:rsidR="00FB70D7" w:rsidRPr="00431EE4" w:rsidRDefault="00FB70D7" w:rsidP="002E3A03">
      <w:pPr>
        <w:pStyle w:val="Heading2"/>
      </w:pPr>
      <w:r w:rsidRPr="00431EE4">
        <w:t xml:space="preserve">Table </w:t>
      </w:r>
      <w:r w:rsidR="0030228A">
        <w:t>S</w:t>
      </w:r>
      <w:r w:rsidRPr="00431EE4">
        <w:t>1. Isolation History &amp; Host Associations of Primate and Artiodactyl Adeno-Associated Viruses</w:t>
      </w:r>
      <w:r w:rsidR="00644774">
        <w:t xml:space="preserve"> (with citations)</w:t>
      </w:r>
    </w:p>
    <w:p w14:paraId="5819F0A2" w14:textId="77777777" w:rsidR="00FB70D7" w:rsidRPr="007258FF" w:rsidRDefault="00FB70D7" w:rsidP="002E3A03">
      <w:pPr>
        <w:rPr>
          <w:rFonts w:ascii="Calibri" w:hAnsi="Calibri" w:cs="Calibri"/>
          <w:sz w:val="16"/>
          <w:szCs w:val="16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756"/>
        <w:gridCol w:w="508"/>
        <w:gridCol w:w="1571"/>
        <w:gridCol w:w="583"/>
        <w:gridCol w:w="1512"/>
        <w:gridCol w:w="689"/>
        <w:gridCol w:w="1127"/>
        <w:gridCol w:w="1610"/>
        <w:gridCol w:w="614"/>
        <w:gridCol w:w="935"/>
        <w:gridCol w:w="1350"/>
        <w:gridCol w:w="1350"/>
        <w:gridCol w:w="1345"/>
      </w:tblGrid>
      <w:tr w:rsidR="004670D5" w:rsidRPr="00A715AE" w14:paraId="23886116" w14:textId="671F4D7E" w:rsidTr="00C32BE0">
        <w:tc>
          <w:tcPr>
            <w:tcW w:w="1225" w:type="pct"/>
            <w:gridSpan w:val="4"/>
          </w:tcPr>
          <w:p w14:paraId="76315A5A" w14:textId="77777777" w:rsidR="004670D5" w:rsidRPr="00A715AE" w:rsidRDefault="004670D5" w:rsidP="002E3A03">
            <w:pPr>
              <w:jc w:val="center"/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AAV Isolation history</w:t>
            </w:r>
          </w:p>
        </w:tc>
        <w:tc>
          <w:tcPr>
            <w:tcW w:w="2325" w:type="pct"/>
            <w:gridSpan w:val="6"/>
          </w:tcPr>
          <w:p w14:paraId="5E64374A" w14:textId="77777777" w:rsidR="004670D5" w:rsidRPr="00A715AE" w:rsidRDefault="004670D5" w:rsidP="002E3A03">
            <w:pPr>
              <w:jc w:val="center"/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Ad Isolation history</w:t>
            </w:r>
          </w:p>
        </w:tc>
        <w:tc>
          <w:tcPr>
            <w:tcW w:w="484" w:type="pct"/>
          </w:tcPr>
          <w:p w14:paraId="45A9F0D1" w14:textId="5BF65BC7" w:rsidR="004670D5" w:rsidRPr="00A715AE" w:rsidRDefault="004670D5" w:rsidP="002E3A03">
            <w:pPr>
              <w:jc w:val="center"/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 xml:space="preserve">Main Association </w:t>
            </w:r>
          </w:p>
        </w:tc>
        <w:tc>
          <w:tcPr>
            <w:tcW w:w="484" w:type="pct"/>
          </w:tcPr>
          <w:p w14:paraId="09E1FC67" w14:textId="77777777" w:rsidR="004670D5" w:rsidRPr="00A715AE" w:rsidRDefault="004670D5" w:rsidP="002E3A03">
            <w:pPr>
              <w:jc w:val="center"/>
              <w:rPr>
                <w:rFonts w:ascii="Calibri" w:hAnsi="Calibri" w:cs="Calibri"/>
                <w:b/>
                <w:bCs/>
                <w:sz w:val="15"/>
                <w:szCs w:val="15"/>
              </w:rPr>
            </w:pPr>
          </w:p>
        </w:tc>
        <w:tc>
          <w:tcPr>
            <w:tcW w:w="482" w:type="pct"/>
          </w:tcPr>
          <w:p w14:paraId="36ECDB93" w14:textId="77777777" w:rsidR="004670D5" w:rsidRPr="00A715AE" w:rsidRDefault="004670D5" w:rsidP="002E3A03">
            <w:pPr>
              <w:jc w:val="center"/>
              <w:rPr>
                <w:rFonts w:ascii="Calibri" w:hAnsi="Calibri" w:cs="Calibri"/>
                <w:b/>
                <w:bCs/>
                <w:sz w:val="15"/>
                <w:szCs w:val="15"/>
              </w:rPr>
            </w:pPr>
          </w:p>
        </w:tc>
      </w:tr>
      <w:tr w:rsidR="004670D5" w:rsidRPr="00A715AE" w14:paraId="69914AF0" w14:textId="37B07975" w:rsidTr="00C32BE0">
        <w:tc>
          <w:tcPr>
            <w:tcW w:w="271" w:type="pct"/>
          </w:tcPr>
          <w:p w14:paraId="420156B1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Name</w:t>
            </w:r>
            <w:r w:rsidRPr="00A715AE">
              <w:rPr>
                <w:rFonts w:ascii="Calibri" w:hAnsi="Calibri" w:cs="Calibri"/>
                <w:b/>
                <w:bCs/>
                <w:sz w:val="15"/>
                <w:szCs w:val="15"/>
                <w:vertAlign w:val="superscript"/>
              </w:rPr>
              <w:t>1</w:t>
            </w:r>
          </w:p>
        </w:tc>
        <w:tc>
          <w:tcPr>
            <w:tcW w:w="182" w:type="pct"/>
          </w:tcPr>
          <w:p w14:paraId="4867AC00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Ref</w:t>
            </w:r>
          </w:p>
        </w:tc>
        <w:tc>
          <w:tcPr>
            <w:tcW w:w="563" w:type="pct"/>
          </w:tcPr>
          <w:p w14:paraId="4C3E64D3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Isolation Source</w:t>
            </w:r>
          </w:p>
        </w:tc>
        <w:tc>
          <w:tcPr>
            <w:tcW w:w="209" w:type="pct"/>
          </w:tcPr>
          <w:p w14:paraId="10AED0EA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Year</w:t>
            </w:r>
          </w:p>
        </w:tc>
        <w:tc>
          <w:tcPr>
            <w:tcW w:w="542" w:type="pct"/>
          </w:tcPr>
          <w:p w14:paraId="1D9167D1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Ad Strain(s)</w:t>
            </w:r>
          </w:p>
        </w:tc>
        <w:tc>
          <w:tcPr>
            <w:tcW w:w="247" w:type="pct"/>
          </w:tcPr>
          <w:p w14:paraId="6E48895A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Iso. Ref</w:t>
            </w:r>
          </w:p>
        </w:tc>
        <w:tc>
          <w:tcPr>
            <w:tcW w:w="404" w:type="pct"/>
          </w:tcPr>
          <w:p w14:paraId="6FCA2606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Iso. Source</w:t>
            </w:r>
          </w:p>
        </w:tc>
        <w:tc>
          <w:tcPr>
            <w:tcW w:w="577" w:type="pct"/>
          </w:tcPr>
          <w:p w14:paraId="39219669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Cell culture system</w:t>
            </w:r>
          </w:p>
        </w:tc>
        <w:tc>
          <w:tcPr>
            <w:tcW w:w="220" w:type="pct"/>
          </w:tcPr>
          <w:p w14:paraId="58941914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Year</w:t>
            </w:r>
            <w:r w:rsidRPr="00A715AE">
              <w:rPr>
                <w:rFonts w:ascii="Calibri" w:hAnsi="Calibri" w:cs="Calibri"/>
                <w:b/>
                <w:bCs/>
                <w:sz w:val="15"/>
                <w:szCs w:val="15"/>
                <w:vertAlign w:val="superscript"/>
              </w:rPr>
              <w:t>2</w:t>
            </w:r>
          </w:p>
        </w:tc>
        <w:tc>
          <w:tcPr>
            <w:tcW w:w="335" w:type="pct"/>
          </w:tcPr>
          <w:p w14:paraId="4492F36D" w14:textId="77777777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Ad Host</w:t>
            </w:r>
          </w:p>
        </w:tc>
        <w:tc>
          <w:tcPr>
            <w:tcW w:w="484" w:type="pct"/>
          </w:tcPr>
          <w:p w14:paraId="657C3886" w14:textId="7BBA8902" w:rsidR="004670D5" w:rsidRPr="00A715AE" w:rsidRDefault="004670D5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</w:p>
        </w:tc>
        <w:tc>
          <w:tcPr>
            <w:tcW w:w="484" w:type="pct"/>
          </w:tcPr>
          <w:p w14:paraId="3E2AE1A8" w14:textId="726B5FDB" w:rsidR="004670D5" w:rsidRPr="00A715AE" w:rsidRDefault="00C32BE0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Human</w:t>
            </w:r>
          </w:p>
        </w:tc>
        <w:tc>
          <w:tcPr>
            <w:tcW w:w="482" w:type="pct"/>
          </w:tcPr>
          <w:p w14:paraId="08305C4B" w14:textId="1341F8B9" w:rsidR="004670D5" w:rsidRPr="00A715AE" w:rsidRDefault="00C32BE0" w:rsidP="002E3A03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b/>
                <w:bCs/>
                <w:sz w:val="15"/>
                <w:szCs w:val="15"/>
              </w:rPr>
              <w:t>NHP</w:t>
            </w:r>
          </w:p>
        </w:tc>
      </w:tr>
      <w:tr w:rsidR="004670D5" w:rsidRPr="00A715AE" w14:paraId="7A9ECC22" w14:textId="4251541B" w:rsidTr="00C32BE0">
        <w:tc>
          <w:tcPr>
            <w:tcW w:w="271" w:type="pct"/>
          </w:tcPr>
          <w:p w14:paraId="05F4C65D" w14:textId="17C0BF74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182" w:type="pct"/>
          </w:tcPr>
          <w:p w14:paraId="1A6A83DA" w14:textId="1552778B" w:rsidR="004670D5" w:rsidRPr="00A715AE" w:rsidRDefault="004670D5" w:rsidP="002E3A03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63" w:type="pct"/>
          </w:tcPr>
          <w:p w14:paraId="0351002A" w14:textId="453ECD30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</w:p>
        </w:tc>
        <w:tc>
          <w:tcPr>
            <w:tcW w:w="209" w:type="pct"/>
          </w:tcPr>
          <w:p w14:paraId="5580070D" w14:textId="5C1C503B" w:rsidR="004670D5" w:rsidRPr="00A715AE" w:rsidRDefault="004670D5" w:rsidP="002E3A03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42" w:type="pct"/>
          </w:tcPr>
          <w:p w14:paraId="2B9B559E" w14:textId="66CCDBE2" w:rsidR="004670D5" w:rsidRPr="00A715AE" w:rsidRDefault="004670D5" w:rsidP="002E3A03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247" w:type="pct"/>
            <w:vAlign w:val="bottom"/>
          </w:tcPr>
          <w:p w14:paraId="01305B5B" w14:textId="1E5CBD0A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04" w:type="pct"/>
          </w:tcPr>
          <w:p w14:paraId="372D5414" w14:textId="16E65BCE" w:rsidR="004670D5" w:rsidRPr="00A715AE" w:rsidRDefault="004670D5" w:rsidP="002E3A03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77" w:type="pct"/>
            <w:vAlign w:val="bottom"/>
          </w:tcPr>
          <w:p w14:paraId="60FF4893" w14:textId="6FE09CA5" w:rsidR="004670D5" w:rsidRPr="00A715AE" w:rsidRDefault="004670D5" w:rsidP="002E3A03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220" w:type="pct"/>
          </w:tcPr>
          <w:p w14:paraId="3C901561" w14:textId="5704D808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</w:p>
        </w:tc>
        <w:tc>
          <w:tcPr>
            <w:tcW w:w="335" w:type="pct"/>
          </w:tcPr>
          <w:p w14:paraId="7E910C3E" w14:textId="10F66171" w:rsidR="004670D5" w:rsidRPr="00A715AE" w:rsidRDefault="004670D5" w:rsidP="002E3A03">
            <w:pPr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484" w:type="pct"/>
          </w:tcPr>
          <w:p w14:paraId="4E2EF5F6" w14:textId="778052D3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84" w:type="pct"/>
          </w:tcPr>
          <w:p w14:paraId="75594048" w14:textId="66F59C76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82" w:type="pct"/>
          </w:tcPr>
          <w:p w14:paraId="451465C0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</w:p>
        </w:tc>
      </w:tr>
      <w:tr w:rsidR="00C32BE0" w:rsidRPr="00A715AE" w14:paraId="1E07B9A2" w14:textId="3A905DB4" w:rsidTr="00C32BE0">
        <w:tc>
          <w:tcPr>
            <w:tcW w:w="271" w:type="pct"/>
          </w:tcPr>
          <w:p w14:paraId="390A3887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1</w:t>
            </w:r>
          </w:p>
        </w:tc>
        <w:tc>
          <w:tcPr>
            <w:tcW w:w="182" w:type="pct"/>
          </w:tcPr>
          <w:p w14:paraId="58275667" w14:textId="4BDBA3D4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instrText xml:space="preserve"> ADDIN EN.CITE &lt;EndNote&gt;&lt;Cite&gt;&lt;Author&gt;Melnick&lt;/Author&gt;&lt;Year&gt;1965&lt;/Year&gt;&lt;RecNum&gt;408&lt;/RecNum&gt;&lt;DisplayText&gt;[1]&lt;/DisplayText&gt;&lt;record&gt;&lt;rec-number&gt;408&lt;/rec-number&gt;&lt;foreign-keys&gt;&lt;key app="EN" db-id="vfx9pwsxddeftkevdp8vat0ldt5a9pp5zdp2" timestamp="1739875698"&gt;408&lt;/key&gt;&lt;/foreign-keys&gt;&lt;ref-type name="Journal Article"&gt;17&lt;/ref-type&gt;&lt;contributors&gt;&lt;authors&gt;&lt;author&gt;Melnick, J. L.&lt;/author&gt;&lt;author&gt;Mayor, H. D.&lt;/author&gt;&lt;author&gt;Smith, K. O.&lt;/author&gt;&lt;author&gt;Rapp, F.&lt;/author&gt;&lt;/authors&gt;&lt;/contributors&gt;&lt;auth-address&gt;Department of Virology and Epidemiology, Baylor University College of Medicine, Houston, Texas.&lt;/auth-address&gt;&lt;titles&gt;&lt;title&gt;Association of 20-Millimicron Particles with Adenoviruses&lt;/title&gt;&lt;secondary-title&gt;J Bacteriol&lt;/secondary-title&gt;&lt;/titles&gt;&lt;periodical&gt;&lt;full-title&gt;J Bacteriol&lt;/full-title&gt;&lt;/periodical&gt;&lt;pages&gt;271-4&lt;/pages&gt;&lt;volume&gt;90&lt;/volume&gt;&lt;number&gt;1&lt;/number&gt;&lt;edition&gt;1965/07/01&lt;/edition&gt;&lt;dates&gt;&lt;year&gt;1965&lt;/year&gt;&lt;pub-dates&gt;&lt;date&gt;Jul&lt;/date&gt;&lt;/pub-dates&gt;&lt;/dates&gt;&lt;isbn&gt;0021-9193 (Print)&amp;#xD;0021-9193&lt;/isbn&gt;&lt;accession-num&gt;16562029&lt;/accession-num&gt;&lt;urls&gt;&lt;/urls&gt;&lt;custom2&gt;PMC315624&lt;/custom2&gt;&lt;electronic-resource-num&gt;10.1128/jb.90.1.271-274.1965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]</w:t>
            </w: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782A9291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</w:tcPr>
          <w:p w14:paraId="1445CD20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1965</w:t>
            </w:r>
          </w:p>
        </w:tc>
        <w:tc>
          <w:tcPr>
            <w:tcW w:w="542" w:type="pct"/>
          </w:tcPr>
          <w:p w14:paraId="54DAEF42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Ad7</w:t>
            </w:r>
          </w:p>
        </w:tc>
        <w:tc>
          <w:tcPr>
            <w:tcW w:w="247" w:type="pct"/>
          </w:tcPr>
          <w:p w14:paraId="6E199E60" w14:textId="22258FC2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Benyesh-Melnick&lt;/Author&gt;&lt;Year&gt;1964&lt;/Year&gt;&lt;RecNum&gt;410&lt;/RecNum&gt;&lt;DisplayText&gt;[2]&lt;/DisplayText&gt;&lt;record&gt;&lt;rec-number&gt;410&lt;/rec-number&gt;&lt;foreign-keys&gt;&lt;key app="EN" db-id="vfx9pwsxddeftkevdp8vat0ldt5a9pp5zdp2" timestamp="1739877301"&gt;410&lt;/key&gt;&lt;/foreign-keys&gt;&lt;ref-type name="Journal Article"&gt;17&lt;/ref-type&gt;&lt;contributors&gt;&lt;authors&gt;&lt;author&gt;Benyesh-Melnick, M.&lt;/author&gt;&lt;author&gt;Rosenberg, H. S.&lt;/author&gt;&lt;/authors&gt;&lt;/contributors&gt;&lt;titles&gt;&lt;title&gt;The Isolation of Adenovirus Type 7 from a Fatal Case of Pneumonia and Disseminated Disease.&lt;/title&gt;&lt;secondary-title&gt;J Pediatr&lt;/secondary-title&gt;&lt;/titles&gt;&lt;periodical&gt;&lt;full-title&gt;J Pediatr&lt;/full-title&gt;&lt;/periodical&gt;&lt;pages&gt;83-7&lt;/pages&gt;&lt;volume&gt;64&lt;/volume&gt;&lt;edition&gt;1964/01/01&lt;/edition&gt;&lt;keywords&gt;&lt;keyword&gt;*Adenoviridae&lt;/keyword&gt;&lt;keyword&gt;*Adenoviridae Infections&lt;/keyword&gt;&lt;keyword&gt;*Hemagglutination&lt;/keyword&gt;&lt;keyword&gt;Humans&lt;/keyword&gt;&lt;keyword&gt;*Inclusion Bodies&lt;/keyword&gt;&lt;keyword&gt;Infant&lt;/keyword&gt;&lt;keyword&gt;*Kidney&lt;/keyword&gt;&lt;keyword&gt;*Liver&lt;/keyword&gt;&lt;keyword&gt;*Lung&lt;/keyword&gt;&lt;keyword&gt;*Neutralization Tests&lt;/keyword&gt;&lt;keyword&gt;*Pathology&lt;/keyword&gt;&lt;keyword&gt;*Pneumonia&lt;/keyword&gt;&lt;keyword&gt;*Pneumonia, Viral&lt;/keyword&gt;&lt;keyword&gt;*Spleen&lt;/keyword&gt;&lt;keyword&gt;*Tissue Culture Techniques&lt;/keyword&gt;&lt;keyword&gt;*Virus Cultivation&lt;/keyword&gt;&lt;keyword&gt;*adenovirus infections&lt;/keyword&gt;&lt;keyword&gt;*infant&lt;/keyword&gt;&lt;keyword&gt;*tissue culture&lt;/keyword&gt;&lt;/keywords&gt;&lt;dates&gt;&lt;year&gt;1964&lt;/year&gt;&lt;pub-dates&gt;&lt;date&gt;Jan&lt;/date&gt;&lt;/pub-dates&gt;&lt;/dates&gt;&lt;isbn&gt;0022-3476 (Print)&amp;#xD;0022-3476&lt;/isbn&gt;&lt;accession-num&gt;14100105&lt;/accession-num&gt;&lt;urls&gt;&lt;/urls&gt;&lt;electronic-resource-num&gt;10.1016/s0022-3476(64)80321-8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2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</w:tcPr>
          <w:p w14:paraId="67DDBC30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Human tissue</w:t>
            </w:r>
          </w:p>
        </w:tc>
        <w:tc>
          <w:tcPr>
            <w:tcW w:w="577" w:type="pct"/>
          </w:tcPr>
          <w:p w14:paraId="40896C42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MK, Human</w:t>
            </w:r>
          </w:p>
        </w:tc>
        <w:tc>
          <w:tcPr>
            <w:tcW w:w="220" w:type="pct"/>
          </w:tcPr>
          <w:p w14:paraId="730AEC40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53</w:t>
            </w:r>
          </w:p>
        </w:tc>
        <w:tc>
          <w:tcPr>
            <w:tcW w:w="335" w:type="pct"/>
          </w:tcPr>
          <w:p w14:paraId="05165002" w14:textId="77777777" w:rsidR="00C32BE0" w:rsidRPr="00A715AE" w:rsidRDefault="00C32BE0" w:rsidP="00C32BE0">
            <w:pPr>
              <w:rPr>
                <w:rFonts w:ascii="Calibri" w:hAnsi="Calibri" w:cs="Calibri"/>
                <w:i/>
                <w:iCs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>H. sapiens</w:t>
            </w:r>
          </w:p>
        </w:tc>
        <w:tc>
          <w:tcPr>
            <w:tcW w:w="484" w:type="pct"/>
          </w:tcPr>
          <w:p w14:paraId="6FFB7D6D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OWM, </w:t>
            </w: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s</w:t>
            </w:r>
          </w:p>
        </w:tc>
        <w:tc>
          <w:tcPr>
            <w:tcW w:w="484" w:type="pct"/>
          </w:tcPr>
          <w:p w14:paraId="41564572" w14:textId="13240B2D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Hig</w:t>
            </w:r>
            <w:r w:rsidR="00A715AE" w:rsidRPr="00A715AE">
              <w:rPr>
                <w:rFonts w:ascii="Calibri" w:hAnsi="Calibri" w:cs="Calibri"/>
                <w:sz w:val="15"/>
                <w:szCs w:val="15"/>
              </w:rPr>
              <w:t>h</w:t>
            </w:r>
          </w:p>
        </w:tc>
        <w:tc>
          <w:tcPr>
            <w:tcW w:w="482" w:type="pct"/>
          </w:tcPr>
          <w:p w14:paraId="4F678BE5" w14:textId="1B96BC05" w:rsidR="00C32BE0" w:rsidRPr="00A715AE" w:rsidRDefault="00A715AE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Moderate</w:t>
            </w:r>
          </w:p>
        </w:tc>
      </w:tr>
      <w:tr w:rsidR="00C32BE0" w:rsidRPr="00A715AE" w14:paraId="3847BCA7" w14:textId="526EB14C" w:rsidTr="00C32BE0">
        <w:tc>
          <w:tcPr>
            <w:tcW w:w="271" w:type="pct"/>
          </w:tcPr>
          <w:p w14:paraId="29693938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2</w:t>
            </w:r>
          </w:p>
        </w:tc>
        <w:tc>
          <w:tcPr>
            <w:tcW w:w="182" w:type="pct"/>
          </w:tcPr>
          <w:p w14:paraId="44C4EA1E" w14:textId="06E92F6D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color w:val="000000"/>
                <w:sz w:val="15"/>
                <w:szCs w:val="15"/>
              </w:rPr>
              <w:instrText xml:space="preserve"> ADDIN EN.CITE &lt;EndNote&gt;&lt;Cite&gt;&lt;Author&gt;Atchison&lt;/Author&gt;&lt;Year&gt;1965&lt;/Year&gt;&lt;RecNum&gt;4&lt;/RecNum&gt;&lt;DisplayText&gt;[3]&lt;/DisplayText&gt;&lt;record&gt;&lt;rec-number&gt;4&lt;/rec-number&gt;&lt;foreign-keys&gt;&lt;key app="EN" db-id="vfx9pwsxddeftkevdp8vat0ldt5a9pp5zdp2" timestamp="1658898621"&gt;4&lt;/key&gt;&lt;/foreign-keys&gt;&lt;ref-type name="Journal Article"&gt;17&lt;/ref-type&gt;&lt;contributors&gt;&lt;authors&gt;&lt;author&gt;Atchison, R. W.&lt;/author&gt;&lt;author&gt;Casto, B. C.&lt;/author&gt;&lt;author&gt;Hammon, W. M.&lt;/author&gt;&lt;/authors&gt;&lt;/contributors&gt;&lt;titles&gt;&lt;title&gt;Adenovirus-associated defective virus particles&lt;/title&gt;&lt;secondary-title&gt;Science&lt;/secondary-title&gt;&lt;/titles&gt;&lt;periodical&gt;&lt;full-title&gt;Science&lt;/full-title&gt;&lt;/periodical&gt;&lt;pages&gt;754-6&lt;/pages&gt;&lt;volume&gt;149&lt;/volume&gt;&lt;number&gt;3685&lt;/number&gt;&lt;keywords&gt;&lt;keyword&gt;*Adenoviridae&lt;/keyword&gt;&lt;keyword&gt;Animals&lt;/keyword&gt;&lt;keyword&gt;*Antigens&lt;/keyword&gt;&lt;keyword&gt;*DNA&lt;/keyword&gt;&lt;keyword&gt;*DNA, Viral&lt;/keyword&gt;&lt;keyword&gt;*Defective Viruses&lt;/keyword&gt;&lt;keyword&gt;*Electrons&lt;/keyword&gt;&lt;keyword&gt;*Haplorhini&lt;/keyword&gt;&lt;keyword&gt;*Immunologic Tests&lt;/keyword&gt;&lt;keyword&gt;*Microscopy&lt;/keyword&gt;&lt;keyword&gt;*Microscopy, Electron&lt;/keyword&gt;&lt;keyword&gt;*Research&lt;/keyword&gt;&lt;keyword&gt;*Satellite Viruses&lt;/keyword&gt;&lt;keyword&gt;*Tissue Culture Techniques&lt;/keyword&gt;&lt;keyword&gt;*Virion&lt;/keyword&gt;&lt;keyword&gt;*Virus Cultivation&lt;/keyword&gt;&lt;keyword&gt;*adenovirus&lt;/keyword&gt;&lt;keyword&gt;*experimental lab study&lt;/keyword&gt;&lt;keyword&gt;*monkeys&lt;/keyword&gt;&lt;keyword&gt;*tissue culture&lt;/keyword&gt;&lt;/keywords&gt;&lt;dates&gt;&lt;year&gt;1965&lt;/year&gt;&lt;pub-dates&gt;&lt;date&gt;Aug 13&lt;/date&gt;&lt;/pub-dates&gt;&lt;/dates&gt;&lt;isbn&gt;0036-8075 (Print)&amp;#xD;0036-8075&lt;/isbn&gt;&lt;accession-num&gt;14325163&lt;/accession-num&gt;&lt;urls&gt;&lt;/urls&gt;&lt;electronic-resource-num&gt;10.1126/science.149.3685.754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color w:val="000000"/>
                <w:sz w:val="15"/>
                <w:szCs w:val="15"/>
              </w:rPr>
              <w:t>[3]</w:t>
            </w: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51565365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</w:tcPr>
          <w:p w14:paraId="77CA2301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1965</w:t>
            </w:r>
          </w:p>
        </w:tc>
        <w:tc>
          <w:tcPr>
            <w:tcW w:w="542" w:type="pct"/>
          </w:tcPr>
          <w:p w14:paraId="20ADCAFC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Ad12, Ad7</w:t>
            </w:r>
          </w:p>
        </w:tc>
        <w:tc>
          <w:tcPr>
            <w:tcW w:w="247" w:type="pct"/>
          </w:tcPr>
          <w:p w14:paraId="4650F57F" w14:textId="669CA906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Benyesh-Melnick&lt;/Author&gt;&lt;Year&gt;1964&lt;/Year&gt;&lt;RecNum&gt;410&lt;/RecNum&gt;&lt;DisplayText&gt;[2]&lt;/DisplayText&gt;&lt;record&gt;&lt;rec-number&gt;410&lt;/rec-number&gt;&lt;foreign-keys&gt;&lt;key app="EN" db-id="vfx9pwsxddeftkevdp8vat0ldt5a9pp5zdp2" timestamp="1739877301"&gt;410&lt;/key&gt;&lt;/foreign-keys&gt;&lt;ref-type name="Journal Article"&gt;17&lt;/ref-type&gt;&lt;contributors&gt;&lt;authors&gt;&lt;author&gt;Benyesh-Melnick, M.&lt;/author&gt;&lt;author&gt;Rosenberg, H. S.&lt;/author&gt;&lt;/authors&gt;&lt;/contributors&gt;&lt;titles&gt;&lt;title&gt;The Isolation of Adenovirus Type 7 from a Fatal Case of Pneumonia and Disseminated Disease.&lt;/title&gt;&lt;secondary-title&gt;J Pediatr&lt;/secondary-title&gt;&lt;/titles&gt;&lt;periodical&gt;&lt;full-title&gt;J Pediatr&lt;/full-title&gt;&lt;/periodical&gt;&lt;pages&gt;83-7&lt;/pages&gt;&lt;volume&gt;64&lt;/volume&gt;&lt;edition&gt;1964/01/01&lt;/edition&gt;&lt;keywords&gt;&lt;keyword&gt;*Adenoviridae&lt;/keyword&gt;&lt;keyword&gt;*Adenoviridae Infections&lt;/keyword&gt;&lt;keyword&gt;*Hemagglutination&lt;/keyword&gt;&lt;keyword&gt;Humans&lt;/keyword&gt;&lt;keyword&gt;*Inclusion Bodies&lt;/keyword&gt;&lt;keyword&gt;Infant&lt;/keyword&gt;&lt;keyword&gt;*Kidney&lt;/keyword&gt;&lt;keyword&gt;*Liver&lt;/keyword&gt;&lt;keyword&gt;*Lung&lt;/keyword&gt;&lt;keyword&gt;*Neutralization Tests&lt;/keyword&gt;&lt;keyword&gt;*Pathology&lt;/keyword&gt;&lt;keyword&gt;*Pneumonia&lt;/keyword&gt;&lt;keyword&gt;*Pneumonia, Viral&lt;/keyword&gt;&lt;keyword&gt;*Spleen&lt;/keyword&gt;&lt;keyword&gt;*Tissue Culture Techniques&lt;/keyword&gt;&lt;keyword&gt;*Virus Cultivation&lt;/keyword&gt;&lt;keyword&gt;*adenovirus infections&lt;/keyword&gt;&lt;keyword&gt;*infant&lt;/keyword&gt;&lt;keyword&gt;*tissue culture&lt;/keyword&gt;&lt;/keywords&gt;&lt;dates&gt;&lt;year&gt;1964&lt;/year&gt;&lt;pub-dates&gt;&lt;date&gt;Jan&lt;/date&gt;&lt;/pub-dates&gt;&lt;/dates&gt;&lt;isbn&gt;0022-3476 (Print)&amp;#xD;0022-3476&lt;/isbn&gt;&lt;accession-num&gt;14100105&lt;/accession-num&gt;&lt;urls&gt;&lt;/urls&gt;&lt;electronic-resource-num&gt;10.1016/s0022-3476(64)80321-8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2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</w:tcPr>
          <w:p w14:paraId="2AE6DBB6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Human tissue</w:t>
            </w:r>
          </w:p>
        </w:tc>
        <w:tc>
          <w:tcPr>
            <w:tcW w:w="577" w:type="pct"/>
          </w:tcPr>
          <w:p w14:paraId="75878F09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</w:t>
            </w:r>
          </w:p>
        </w:tc>
        <w:tc>
          <w:tcPr>
            <w:tcW w:w="220" w:type="pct"/>
          </w:tcPr>
          <w:p w14:paraId="6C8735C4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53</w:t>
            </w:r>
          </w:p>
        </w:tc>
        <w:tc>
          <w:tcPr>
            <w:tcW w:w="335" w:type="pct"/>
          </w:tcPr>
          <w:p w14:paraId="1A2696D1" w14:textId="77777777" w:rsidR="00C32BE0" w:rsidRPr="00A715AE" w:rsidRDefault="00C32BE0" w:rsidP="00C32BE0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>H. sapiens</w:t>
            </w:r>
          </w:p>
        </w:tc>
        <w:tc>
          <w:tcPr>
            <w:tcW w:w="484" w:type="pct"/>
          </w:tcPr>
          <w:p w14:paraId="6415ED91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s</w:t>
            </w:r>
          </w:p>
        </w:tc>
        <w:tc>
          <w:tcPr>
            <w:tcW w:w="484" w:type="pct"/>
          </w:tcPr>
          <w:p w14:paraId="5F628C2E" w14:textId="68CD8953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Very high </w:t>
            </w:r>
          </w:p>
        </w:tc>
        <w:tc>
          <w:tcPr>
            <w:tcW w:w="482" w:type="pct"/>
          </w:tcPr>
          <w:p w14:paraId="7B949A08" w14:textId="0FE66899" w:rsidR="00C32BE0" w:rsidRPr="00A715AE" w:rsidRDefault="00A715AE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</w:tr>
      <w:tr w:rsidR="00C32BE0" w:rsidRPr="00A715AE" w14:paraId="1D9FCAF9" w14:textId="0EE6148E" w:rsidTr="00C32BE0">
        <w:tc>
          <w:tcPr>
            <w:tcW w:w="271" w:type="pct"/>
          </w:tcPr>
          <w:p w14:paraId="331D1881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3</w:t>
            </w:r>
          </w:p>
        </w:tc>
        <w:tc>
          <w:tcPr>
            <w:tcW w:w="182" w:type="pct"/>
            <w:vAlign w:val="bottom"/>
          </w:tcPr>
          <w:p w14:paraId="7E41CB6D" w14:textId="36234D16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Hoggan&lt;/Author&gt;&lt;Year&gt;1966&lt;/Year&gt;&lt;RecNum&gt;3&lt;/RecNum&gt;&lt;DisplayText&gt;[4]&lt;/DisplayText&gt;&lt;record&gt;&lt;rec-number&gt;3&lt;/rec-number&gt;&lt;foreign-keys&gt;&lt;key app="EN" db-id="vfx9pwsxddeftkevdp8vat0ldt5a9pp5zdp2" timestamp="1658898618"&gt;3&lt;/key&gt;&lt;/foreign-keys&gt;&lt;ref-type name="Journal Article"&gt;17&lt;/ref-type&gt;&lt;contributors&gt;&lt;authors&gt;&lt;author&gt;Hoggan, M. D.&lt;/author&gt;&lt;author&gt;Blacklow, N. R.&lt;/author&gt;&lt;author&gt;Rowe, W. P.&lt;/author&gt;&lt;/authors&gt;&lt;/contributors&gt;&lt;titles&gt;&lt;title&gt;Studies of small DNA viruses found in various adenovirus preparations: physical, biological, and immunological characteristics&lt;/title&gt;&lt;secondary-title&gt;Proc Natl Acad Sci U S A&lt;/secondary-title&gt;&lt;/titles&gt;&lt;periodical&gt;&lt;full-title&gt;Proc Natl Acad Sci U S A&lt;/full-title&gt;&lt;/periodical&gt;&lt;pages&gt;1467-74&lt;/pages&gt;&lt;volume&gt;55&lt;/volume&gt;&lt;number&gt;6&lt;/number&gt;&lt;keywords&gt;&lt;keyword&gt;Adenoviridae/*immunology&lt;/keyword&gt;&lt;keyword&gt;Antigens/analysis&lt;/keyword&gt;&lt;keyword&gt;DNA Viruses/*immunology&lt;/keyword&gt;&lt;keyword&gt;Microscopy, Electron&lt;/keyword&gt;&lt;keyword&gt;Ultracentrifugation&lt;/keyword&gt;&lt;/keywords&gt;&lt;dates&gt;&lt;year&gt;1966&lt;/year&gt;&lt;pub-dates&gt;&lt;date&gt;Jun&lt;/date&gt;&lt;/pub-dates&gt;&lt;/dates&gt;&lt;isbn&gt;0027-8424 (Print)&amp;#xD;0027-8424&lt;/isbn&gt;&lt;accession-num&gt;5227666&lt;/accession-num&gt;&lt;urls&gt;&lt;/urls&gt;&lt;custom2&gt;PMC224346&lt;/custom2&gt;&lt;electronic-resource-num&gt;10.1073/pnas.55.6.1467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4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3D260823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</w:tcPr>
          <w:p w14:paraId="77130426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1965</w:t>
            </w:r>
          </w:p>
        </w:tc>
        <w:tc>
          <w:tcPr>
            <w:tcW w:w="542" w:type="pct"/>
          </w:tcPr>
          <w:p w14:paraId="2F93130D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d7</w:t>
            </w:r>
          </w:p>
        </w:tc>
        <w:tc>
          <w:tcPr>
            <w:tcW w:w="247" w:type="pct"/>
          </w:tcPr>
          <w:p w14:paraId="384EAD45" w14:textId="3AF3CC7D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Benyesh-Melnick&lt;/Author&gt;&lt;Year&gt;1964&lt;/Year&gt;&lt;RecNum&gt;410&lt;/RecNum&gt;&lt;DisplayText&gt;[2]&lt;/DisplayText&gt;&lt;record&gt;&lt;rec-number&gt;410&lt;/rec-number&gt;&lt;foreign-keys&gt;&lt;key app="EN" db-id="vfx9pwsxddeftkevdp8vat0ldt5a9pp5zdp2" timestamp="1739877301"&gt;410&lt;/key&gt;&lt;/foreign-keys&gt;&lt;ref-type name="Journal Article"&gt;17&lt;/ref-type&gt;&lt;contributors&gt;&lt;authors&gt;&lt;author&gt;Benyesh-Melnick, M.&lt;/author&gt;&lt;author&gt;Rosenberg, H. S.&lt;/author&gt;&lt;/authors&gt;&lt;/contributors&gt;&lt;titles&gt;&lt;title&gt;The Isolation of Adenovirus Type 7 from a Fatal Case of Pneumonia and Disseminated Disease.&lt;/title&gt;&lt;secondary-title&gt;J Pediatr&lt;/secondary-title&gt;&lt;/titles&gt;&lt;periodical&gt;&lt;full-title&gt;J Pediatr&lt;/full-title&gt;&lt;/periodical&gt;&lt;pages&gt;83-7&lt;/pages&gt;&lt;volume&gt;64&lt;/volume&gt;&lt;edition&gt;1964/01/01&lt;/edition&gt;&lt;keywords&gt;&lt;keyword&gt;*Adenoviridae&lt;/keyword&gt;&lt;keyword&gt;*Adenoviridae Infections&lt;/keyword&gt;&lt;keyword&gt;*Hemagglutination&lt;/keyword&gt;&lt;keyword&gt;Humans&lt;/keyword&gt;&lt;keyword&gt;*Inclusion Bodies&lt;/keyword&gt;&lt;keyword&gt;Infant&lt;/keyword&gt;&lt;keyword&gt;*Kidney&lt;/keyword&gt;&lt;keyword&gt;*Liver&lt;/keyword&gt;&lt;keyword&gt;*Lung&lt;/keyword&gt;&lt;keyword&gt;*Neutralization Tests&lt;/keyword&gt;&lt;keyword&gt;*Pathology&lt;/keyword&gt;&lt;keyword&gt;*Pneumonia&lt;/keyword&gt;&lt;keyword&gt;*Pneumonia, Viral&lt;/keyword&gt;&lt;keyword&gt;*Spleen&lt;/keyword&gt;&lt;keyword&gt;*Tissue Culture Techniques&lt;/keyword&gt;&lt;keyword&gt;*Virus Cultivation&lt;/keyword&gt;&lt;keyword&gt;*adenovirus infections&lt;/keyword&gt;&lt;keyword&gt;*infant&lt;/keyword&gt;&lt;keyword&gt;*tissue culture&lt;/keyword&gt;&lt;/keywords&gt;&lt;dates&gt;&lt;year&gt;1964&lt;/year&gt;&lt;pub-dates&gt;&lt;date&gt;Jan&lt;/date&gt;&lt;/pub-dates&gt;&lt;/dates&gt;&lt;isbn&gt;0022-3476 (Print)&amp;#xD;0022-3476&lt;/isbn&gt;&lt;accession-num&gt;14100105&lt;/accession-num&gt;&lt;urls&gt;&lt;/urls&gt;&lt;electronic-resource-num&gt;10.1016/s0022-3476(64)80321-8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2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</w:tcPr>
          <w:p w14:paraId="3D59F7D9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Human tissue</w:t>
            </w:r>
          </w:p>
        </w:tc>
        <w:tc>
          <w:tcPr>
            <w:tcW w:w="577" w:type="pct"/>
          </w:tcPr>
          <w:p w14:paraId="3F861A1F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AGMK</w:t>
            </w:r>
          </w:p>
        </w:tc>
        <w:tc>
          <w:tcPr>
            <w:tcW w:w="220" w:type="pct"/>
          </w:tcPr>
          <w:p w14:paraId="16A4EC62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53</w:t>
            </w:r>
          </w:p>
        </w:tc>
        <w:tc>
          <w:tcPr>
            <w:tcW w:w="335" w:type="pct"/>
          </w:tcPr>
          <w:p w14:paraId="500D2C44" w14:textId="77777777" w:rsidR="00C32BE0" w:rsidRPr="00A715AE" w:rsidRDefault="00C32BE0" w:rsidP="00C32BE0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>H. sapiens</w:t>
            </w:r>
          </w:p>
        </w:tc>
        <w:tc>
          <w:tcPr>
            <w:tcW w:w="484" w:type="pct"/>
          </w:tcPr>
          <w:p w14:paraId="78A99AAD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s</w:t>
            </w:r>
          </w:p>
        </w:tc>
        <w:tc>
          <w:tcPr>
            <w:tcW w:w="484" w:type="pct"/>
          </w:tcPr>
          <w:p w14:paraId="7B9989BC" w14:textId="301A1609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Moderate </w:t>
            </w:r>
          </w:p>
        </w:tc>
        <w:tc>
          <w:tcPr>
            <w:tcW w:w="482" w:type="pct"/>
          </w:tcPr>
          <w:p w14:paraId="2BAF3193" w14:textId="63DE924C" w:rsidR="00C32BE0" w:rsidRPr="00A715AE" w:rsidRDefault="00A715AE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</w:tr>
      <w:tr w:rsidR="00C32BE0" w:rsidRPr="00A715AE" w14:paraId="70EEACAC" w14:textId="7B0DB1C2" w:rsidTr="00C32BE0">
        <w:tc>
          <w:tcPr>
            <w:tcW w:w="271" w:type="pct"/>
          </w:tcPr>
          <w:p w14:paraId="163A6A22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4*</w:t>
            </w:r>
          </w:p>
        </w:tc>
        <w:tc>
          <w:tcPr>
            <w:tcW w:w="182" w:type="pct"/>
          </w:tcPr>
          <w:p w14:paraId="5A064C41" w14:textId="06BBE2F6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Parks&lt;/Author&gt;&lt;Year&gt;1968&lt;/Year&gt;&lt;RecNum&gt;398&lt;/RecNum&gt;&lt;DisplayText&gt;[5]&lt;/DisplayText&gt;&lt;record&gt;&lt;rec-number&gt;398&lt;/rec-number&gt;&lt;foreign-keys&gt;&lt;key app="EN" db-id="vfx9pwsxddeftkevdp8vat0ldt5a9pp5zdp2" timestamp="1739814946"&gt;398&lt;/key&gt;&lt;/foreign-keys&gt;&lt;ref-type name="Journal Article"&gt;17&lt;/ref-type&gt;&lt;contributors&gt;&lt;authors&gt;&lt;author&gt;Parks, W. P.&lt;/author&gt;&lt;author&gt;Casazza, A. M.&lt;/author&gt;&lt;author&gt;Alcott, J.&lt;/author&gt;&lt;author&gt;Melnick, J. L.&lt;/author&gt;&lt;/authors&gt;&lt;/contributors&gt;&lt;titles&gt;&lt;title&gt;Adeno-associated satellite virus interference with the replication of its helper adenovirus&lt;/title&gt;&lt;secondary-title&gt;J Exp Med&lt;/secondary-title&gt;&lt;/titles&gt;&lt;periodical&gt;&lt;full-title&gt;J Exp Med&lt;/full-title&gt;&lt;/periodical&gt;&lt;pages&gt;91-108&lt;/pages&gt;&lt;volume&gt;127&lt;/volume&gt;&lt;number&gt;1&lt;/number&gt;&lt;edition&gt;1968/01/01&lt;/edition&gt;&lt;keywords&gt;&lt;keyword&gt;Adenoviridae/*immunology/radiation effects&lt;/keyword&gt;&lt;keyword&gt;Animals&lt;/keyword&gt;&lt;keyword&gt;Centrifugation, Density Gradient&lt;/keyword&gt;&lt;keyword&gt;Cytopathogenic Effect, Viral&lt;/keyword&gt;&lt;keyword&gt;Haplorhini&lt;/keyword&gt;&lt;keyword&gt;Hot Temperature&lt;/keyword&gt;&lt;keyword&gt;Humans&lt;/keyword&gt;&lt;keyword&gt;Kidney/immunology&lt;/keyword&gt;&lt;keyword&gt;Poliovirus/immunology&lt;/keyword&gt;&lt;keyword&gt;Radiation Effects&lt;/keyword&gt;&lt;keyword&gt;Simplexvirus/immunology&lt;/keyword&gt;&lt;keyword&gt;Ultraviolet Rays&lt;/keyword&gt;&lt;keyword&gt;Vesicular stomatitis Indiana virus/immunology&lt;/keyword&gt;&lt;/keywords&gt;&lt;dates&gt;&lt;year&gt;1968&lt;/year&gt;&lt;pub-dates&gt;&lt;date&gt;Jan 1&lt;/date&gt;&lt;/pub-dates&gt;&lt;/dates&gt;&lt;isbn&gt;0022-1007 (Print)&amp;#xD;0022-1007&lt;/isbn&gt;&lt;accession-num&gt;4294683&lt;/accession-num&gt;&lt;urls&gt;&lt;/urls&gt;&lt;custom2&gt;PMC2138436&lt;/custom2&gt;&lt;electronic-resource-num&gt;10.1084/jem.127.1.91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5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3EA83267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</w:tcPr>
          <w:p w14:paraId="55A27C9F" w14:textId="77777777" w:rsidR="00C32BE0" w:rsidRPr="00A715AE" w:rsidRDefault="00C32BE0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68</w:t>
            </w:r>
          </w:p>
        </w:tc>
        <w:tc>
          <w:tcPr>
            <w:tcW w:w="542" w:type="pct"/>
          </w:tcPr>
          <w:p w14:paraId="5593CC7B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SV15</w:t>
            </w:r>
          </w:p>
        </w:tc>
        <w:tc>
          <w:tcPr>
            <w:tcW w:w="247" w:type="pct"/>
          </w:tcPr>
          <w:p w14:paraId="22187A07" w14:textId="764F6A08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Hull&lt;/Author&gt;&lt;Year&gt;1956&lt;/Year&gt;&lt;RecNum&gt;406&lt;/RecNum&gt;&lt;DisplayText&gt;[6]&lt;/DisplayText&gt;&lt;record&gt;&lt;rec-number&gt;406&lt;/rec-number&gt;&lt;foreign-keys&gt;&lt;key app="EN" db-id="vfx9pwsxddeftkevdp8vat0ldt5a9pp5zdp2" timestamp="1739830647"&gt;406&lt;/key&gt;&lt;/foreign-keys&gt;&lt;ref-type name="Journal Article"&gt;17&lt;/ref-type&gt;&lt;contributors&gt;&lt;authors&gt;&lt;author&gt;Hull, R. N.&lt;/author&gt;&lt;author&gt;Minner, J. R.&lt;/author&gt;&lt;author&gt;Smith, J. W.&lt;/author&gt;&lt;/authors&gt;&lt;/contributors&gt;&lt;titles&gt;&lt;title&gt;New viral agents recovered from tissue cultures of monkey kidney cells. I. Origin and properties of cytopathogenic agents S.V.1, S.V.2, S.V.4, S.V.5, S.V.6, S.V.11, S.V.12 and S.V.15&lt;/title&gt;&lt;secondary-title&gt;Am J Hyg&lt;/secondary-title&gt;&lt;/titles&gt;&lt;periodical&gt;&lt;full-title&gt;Am J Hyg&lt;/full-title&gt;&lt;/periodical&gt;&lt;pages&gt;204-15&lt;/pages&gt;&lt;volume&gt;63&lt;/volume&gt;&lt;number&gt;2&lt;/number&gt;&lt;edition&gt;1956/03/01&lt;/edition&gt;&lt;keywords&gt;&lt;keyword&gt;Animals&lt;/keyword&gt;&lt;keyword&gt;*Haplorhini&lt;/keyword&gt;&lt;keyword&gt;*Tissue Culture Techniques&lt;/keyword&gt;&lt;keyword&gt;*Viruses&lt;/keyword&gt;&lt;keyword&gt;*tissue culture&lt;/keyword&gt;&lt;/keywords&gt;&lt;dates&gt;&lt;year&gt;1956&lt;/year&gt;&lt;pub-dates&gt;&lt;date&gt;Mar&lt;/date&gt;&lt;/pub-dates&gt;&lt;/dates&gt;&lt;isbn&gt;0096-5294 (Print)&amp;#xD;0096-5294&lt;/isbn&gt;&lt;accession-num&gt;13302209&lt;/accession-num&gt;&lt;urls&gt;&lt;/urls&gt;&lt;electronic-resource-num&gt;10.1093/oxfordjournals.aje.a119804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6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</w:tcPr>
          <w:p w14:paraId="200E353D" w14:textId="77777777" w:rsidR="00C32BE0" w:rsidRPr="00A715AE" w:rsidRDefault="00C32BE0" w:rsidP="00C32BE0">
            <w:pPr>
              <w:rPr>
                <w:rFonts w:ascii="Calibri" w:hAnsi="Calibri" w:cs="Calibri"/>
                <w:noProof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Macaque cells</w:t>
            </w:r>
          </w:p>
        </w:tc>
        <w:tc>
          <w:tcPr>
            <w:tcW w:w="577" w:type="pct"/>
          </w:tcPr>
          <w:p w14:paraId="5C1D1EB4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MK, AGMK</w:t>
            </w:r>
          </w:p>
        </w:tc>
        <w:tc>
          <w:tcPr>
            <w:tcW w:w="220" w:type="pct"/>
          </w:tcPr>
          <w:p w14:paraId="642FCC69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1956</w:t>
            </w:r>
          </w:p>
        </w:tc>
        <w:tc>
          <w:tcPr>
            <w:tcW w:w="335" w:type="pct"/>
          </w:tcPr>
          <w:p w14:paraId="18C1BD00" w14:textId="74BC9350" w:rsidR="00C32BE0" w:rsidRPr="00A715AE" w:rsidRDefault="00C32BE0" w:rsidP="00C32BE0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M. mulatta</w:t>
            </w:r>
          </w:p>
        </w:tc>
        <w:tc>
          <w:tcPr>
            <w:tcW w:w="484" w:type="pct"/>
          </w:tcPr>
          <w:p w14:paraId="0C88A355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NHP</w:t>
            </w:r>
          </w:p>
        </w:tc>
        <w:tc>
          <w:tcPr>
            <w:tcW w:w="484" w:type="pct"/>
          </w:tcPr>
          <w:p w14:paraId="2F073303" w14:textId="7F74B2B1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Very </w:t>
            </w:r>
            <w:r w:rsidR="00A715AE" w:rsidRPr="00A715AE">
              <w:rPr>
                <w:rFonts w:ascii="Calibri" w:hAnsi="Calibri" w:cs="Calibri"/>
                <w:sz w:val="15"/>
                <w:szCs w:val="15"/>
              </w:rPr>
              <w:t>low</w:t>
            </w:r>
          </w:p>
        </w:tc>
        <w:tc>
          <w:tcPr>
            <w:tcW w:w="482" w:type="pct"/>
          </w:tcPr>
          <w:p w14:paraId="57696C1E" w14:textId="43815587" w:rsidR="00C32BE0" w:rsidRPr="00A715AE" w:rsidRDefault="00A715AE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Very high</w:t>
            </w:r>
          </w:p>
        </w:tc>
      </w:tr>
      <w:tr w:rsidR="00C32BE0" w:rsidRPr="00A715AE" w14:paraId="3B3276CA" w14:textId="0265927E" w:rsidTr="00C32BE0">
        <w:tc>
          <w:tcPr>
            <w:tcW w:w="271" w:type="pct"/>
          </w:tcPr>
          <w:p w14:paraId="0F63368D" w14:textId="77777777" w:rsidR="00C32BE0" w:rsidRPr="00A715AE" w:rsidRDefault="00C32BE0" w:rsidP="00C32BE0">
            <w:pPr>
              <w:rPr>
                <w:rFonts w:ascii="Calibri" w:hAnsi="Calibri" w:cs="Calibri"/>
                <w:b/>
                <w:b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5</w:t>
            </w:r>
          </w:p>
        </w:tc>
        <w:tc>
          <w:tcPr>
            <w:tcW w:w="182" w:type="pct"/>
            <w:vAlign w:val="bottom"/>
          </w:tcPr>
          <w:p w14:paraId="6C3080A2" w14:textId="6CD5CA4A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Bantel-Schaal&lt;/Author&gt;&lt;Year&gt;1984&lt;/Year&gt;&lt;RecNum&gt;397&lt;/RecNum&gt;&lt;DisplayText&gt;[7]&lt;/DisplayText&gt;&lt;record&gt;&lt;rec-number&gt;397&lt;/rec-number&gt;&lt;foreign-keys&gt;&lt;key app="EN" db-id="vfx9pwsxddeftkevdp8vat0ldt5a9pp5zdp2" timestamp="1739814897"&gt;397&lt;/key&gt;&lt;/foreign-keys&gt;&lt;ref-type name="Journal Article"&gt;17&lt;/ref-type&gt;&lt;contributors&gt;&lt;authors&gt;&lt;author&gt;Bantel-Schaal, U.&lt;/author&gt;&lt;author&gt;zur Hausen, H.&lt;/author&gt;&lt;/authors&gt;&lt;/contributors&gt;&lt;titles&gt;&lt;title&gt;Characterization of the DNA of a defective human parvovirus isolated from a genital site&lt;/title&gt;&lt;secondary-title&gt;Virology&lt;/secondary-title&gt;&lt;/titles&gt;&lt;periodical&gt;&lt;full-title&gt;Virology&lt;/full-title&gt;&lt;/periodical&gt;&lt;pages&gt;52-63&lt;/pages&gt;&lt;volume&gt;134&lt;/volume&gt;&lt;number&gt;1&lt;/number&gt;&lt;edition&gt;1984/04/15&lt;/edition&gt;&lt;keywords&gt;&lt;keyword&gt;Cell Line&lt;/keyword&gt;&lt;keyword&gt;Condylomata Acuminata/*microbiology&lt;/keyword&gt;&lt;keyword&gt;DNA Restriction Enzymes&lt;/keyword&gt;&lt;keyword&gt;DNA, Single-Stranded/*analysis&lt;/keyword&gt;&lt;keyword&gt;DNA, Viral/*analysis&lt;/keyword&gt;&lt;keyword&gt;Dependovirus/classification/*genetics/isolation &amp;amp; purification&lt;/keyword&gt;&lt;keyword&gt;Electrophoresis, Agar Gel&lt;/keyword&gt;&lt;keyword&gt;Humans&lt;/keyword&gt;&lt;keyword&gt;Male&lt;/keyword&gt;&lt;keyword&gt;Nucleic Acid Conformation&lt;/keyword&gt;&lt;keyword&gt;Nucleic Acid Hybridization&lt;/keyword&gt;&lt;keyword&gt;Penile Neoplasms/*microbiology&lt;/keyword&gt;&lt;keyword&gt;Serotyping&lt;/keyword&gt;&lt;/keywords&gt;&lt;dates&gt;&lt;year&gt;1984&lt;/year&gt;&lt;pub-dates&gt;&lt;date&gt;Apr 15&lt;/date&gt;&lt;/pub-dates&gt;&lt;/dates&gt;&lt;isbn&gt;0042-6822 (Print)&amp;#xD;0042-6822&lt;/isbn&gt;&lt;accession-num&gt;6324476&lt;/accession-num&gt;&lt;urls&gt;&lt;/urls&gt;&lt;electronic-resource-num&gt;10.1016/0042-6822(84)90271-x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7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1BC3B6A6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Hu. Tissue (Cultured)</w:t>
            </w:r>
          </w:p>
        </w:tc>
        <w:tc>
          <w:tcPr>
            <w:tcW w:w="209" w:type="pct"/>
          </w:tcPr>
          <w:p w14:paraId="3E42B215" w14:textId="77777777" w:rsidR="00C32BE0" w:rsidRPr="00A715AE" w:rsidRDefault="00C32BE0" w:rsidP="00C32BE0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82</w:t>
            </w:r>
          </w:p>
        </w:tc>
        <w:tc>
          <w:tcPr>
            <w:tcW w:w="2325" w:type="pct"/>
            <w:gridSpan w:val="6"/>
            <w:tcBorders>
              <w:bottom w:val="single" w:sz="4" w:space="0" w:color="auto"/>
            </w:tcBorders>
          </w:tcPr>
          <w:p w14:paraId="1FB696D0" w14:textId="77777777" w:rsidR="00C32BE0" w:rsidRPr="00A715AE" w:rsidRDefault="00C32BE0" w:rsidP="00C32BE0">
            <w:pPr>
              <w:jc w:val="center"/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n/a</w:t>
            </w:r>
          </w:p>
        </w:tc>
        <w:tc>
          <w:tcPr>
            <w:tcW w:w="484" w:type="pct"/>
          </w:tcPr>
          <w:p w14:paraId="41D24875" w14:textId="07B4EBBF" w:rsidR="00C32BE0" w:rsidRPr="00A715AE" w:rsidRDefault="00A715AE" w:rsidP="00C32BE0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Humans**</w:t>
            </w:r>
          </w:p>
        </w:tc>
        <w:tc>
          <w:tcPr>
            <w:tcW w:w="484" w:type="pct"/>
          </w:tcPr>
          <w:p w14:paraId="2FF1E1C9" w14:textId="049F556A" w:rsidR="00C32BE0" w:rsidRPr="00A715AE" w:rsidRDefault="00A715AE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Moderate</w:t>
            </w:r>
          </w:p>
        </w:tc>
        <w:tc>
          <w:tcPr>
            <w:tcW w:w="482" w:type="pct"/>
          </w:tcPr>
          <w:p w14:paraId="0DB1AC37" w14:textId="2248B38E" w:rsidR="00C32BE0" w:rsidRPr="00A715AE" w:rsidRDefault="00A715AE" w:rsidP="00C32BE0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</w:tr>
      <w:tr w:rsidR="004670D5" w:rsidRPr="00A715AE" w14:paraId="0C11217B" w14:textId="7428758C" w:rsidTr="00C32BE0">
        <w:tc>
          <w:tcPr>
            <w:tcW w:w="271" w:type="pct"/>
          </w:tcPr>
          <w:p w14:paraId="1A03E566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6</w:t>
            </w:r>
          </w:p>
        </w:tc>
        <w:tc>
          <w:tcPr>
            <w:tcW w:w="182" w:type="pct"/>
            <w:vAlign w:val="bottom"/>
          </w:tcPr>
          <w:p w14:paraId="22842E82" w14:textId="39A19C28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SdXRsZWRnZTwvQXV0aG9yPjxZZWFyPjE5OTg8L1llYXI+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SdXRsZWRnZTwvQXV0aG9yPjxZZWFyPjE5OTg8L1llYXI+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.DATA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end"/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8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43F8EA66" w14:textId="77777777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  <w:shd w:val="clear" w:color="auto" w:fill="FFFFFF" w:themeFill="background1"/>
          </w:tcPr>
          <w:p w14:paraId="3F45153C" w14:textId="77777777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1998</w:t>
            </w:r>
          </w:p>
        </w:tc>
        <w:tc>
          <w:tcPr>
            <w:tcW w:w="542" w:type="pct"/>
            <w:tcBorders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84C71E4" w14:textId="77777777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d5</w:t>
            </w:r>
          </w:p>
        </w:tc>
        <w:tc>
          <w:tcPr>
            <w:tcW w:w="247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7BA2288" w14:textId="125661C4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Sb3dlPC9BdXRob3I+PFllYXI+MTk1MzwvWWVhcj48UmVj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Sb3dlPC9BdXRob3I+PFllYXI+MTk1MzwvWWVhcj48UmVj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.DATA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end"/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9, 10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ACB61B3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 tissue</w:t>
            </w:r>
          </w:p>
        </w:tc>
        <w:tc>
          <w:tcPr>
            <w:tcW w:w="577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376FBC89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Tissue &amp; Cells:Human</w:t>
            </w:r>
          </w:p>
        </w:tc>
        <w:tc>
          <w:tcPr>
            <w:tcW w:w="220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54A0A990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53</w:t>
            </w:r>
          </w:p>
        </w:tc>
        <w:tc>
          <w:tcPr>
            <w:tcW w:w="335" w:type="pct"/>
            <w:tcBorders>
              <w:left w:val="single" w:sz="4" w:space="0" w:color="auto"/>
              <w:bottom w:val="single" w:sz="4" w:space="0" w:color="auto"/>
            </w:tcBorders>
            <w:shd w:val="clear" w:color="auto" w:fill="FFFFFF" w:themeFill="background1"/>
          </w:tcPr>
          <w:p w14:paraId="3295D254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>H. sapiens</w:t>
            </w:r>
          </w:p>
        </w:tc>
        <w:tc>
          <w:tcPr>
            <w:tcW w:w="484" w:type="pct"/>
          </w:tcPr>
          <w:p w14:paraId="18EE6122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Humans</w:t>
            </w:r>
          </w:p>
        </w:tc>
        <w:tc>
          <w:tcPr>
            <w:tcW w:w="484" w:type="pct"/>
          </w:tcPr>
          <w:p w14:paraId="6E730F31" w14:textId="554F83FB" w:rsidR="004670D5" w:rsidRPr="00A715AE" w:rsidRDefault="00A715AE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High</w:t>
            </w:r>
          </w:p>
        </w:tc>
        <w:tc>
          <w:tcPr>
            <w:tcW w:w="482" w:type="pct"/>
          </w:tcPr>
          <w:p w14:paraId="4F327C36" w14:textId="26F13685" w:rsidR="004670D5" w:rsidRPr="00A715AE" w:rsidRDefault="00A715AE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</w:tr>
      <w:tr w:rsidR="004670D5" w:rsidRPr="00A715AE" w14:paraId="55D02088" w14:textId="5ED4034D" w:rsidTr="00C32BE0">
        <w:tc>
          <w:tcPr>
            <w:tcW w:w="271" w:type="pct"/>
          </w:tcPr>
          <w:p w14:paraId="083E3425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7</w:t>
            </w:r>
          </w:p>
        </w:tc>
        <w:tc>
          <w:tcPr>
            <w:tcW w:w="182" w:type="pct"/>
            <w:vAlign w:val="bottom"/>
          </w:tcPr>
          <w:p w14:paraId="5563155B" w14:textId="22972353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Gao&lt;/Author&gt;&lt;Year&gt;2004&lt;/Year&gt;&lt;RecNum&gt;68&lt;/RecNum&gt;&lt;DisplayText&gt;[11]&lt;/DisplayText&gt;&lt;record&gt;&lt;rec-number&gt;68&lt;/rec-number&gt;&lt;foreign-keys&gt;&lt;key app="EN" db-id="vfx9pwsxddeftkevdp8vat0ldt5a9pp5zdp2" timestamp="1670859944"&gt;68&lt;/key&gt;&lt;/foreign-keys&gt;&lt;ref-type name="Journal Article"&gt;17&lt;/ref-type&gt;&lt;contributors&gt;&lt;authors&gt;&lt;author&gt;Gao, G.&lt;/author&gt;&lt;author&gt;Vandenberghe, L. H.&lt;/author&gt;&lt;author&gt;Alvira, M. R.&lt;/author&gt;&lt;author&gt;Lu, Y.&lt;/author&gt;&lt;author&gt;Calcedo, R.&lt;/author&gt;&lt;author&gt;Zhou, X.&lt;/author&gt;&lt;author&gt;Wilson, J. M.&lt;/author&gt;&lt;/authors&gt;&lt;/contributors&gt;&lt;auth-address&gt;Gene Therapy Program, Division of Medical Genetics, Department of Medicine, University of Pennsylvania School of Medicine, 3601 Spruce Street, Philadelphia, PA 19104, USA.&lt;/auth-address&gt;&lt;titles&gt;&lt;title&gt;Clades of Adeno-associated viruses are widely disseminated in human tissues&lt;/title&gt;&lt;secondary-title&gt;J Virol&lt;/secondary-title&gt;&lt;/titles&gt;&lt;periodical&gt;&lt;full-title&gt;J Virol&lt;/full-title&gt;&lt;/periodical&gt;&lt;pages&gt;6381-8&lt;/pages&gt;&lt;volume&gt;78&lt;/volume&gt;&lt;number&gt;12&lt;/number&gt;&lt;keywords&gt;&lt;keyword&gt;Animals&lt;/keyword&gt;&lt;keyword&gt;Computational Biology&lt;/keyword&gt;&lt;keyword&gt;DNA, Viral/analysis&lt;/keyword&gt;&lt;keyword&gt;Dependovirus/*classification/*genetics&lt;/keyword&gt;&lt;keyword&gt;Genetic Therapy/methods&lt;/keyword&gt;&lt;keyword&gt;Genetic Vectors&lt;/keyword&gt;&lt;keyword&gt;Humans&lt;/keyword&gt;&lt;keyword&gt;Mice&lt;/keyword&gt;&lt;keyword&gt;Mice, Nude&lt;/keyword&gt;&lt;keyword&gt;Molecular Sequence Data&lt;/keyword&gt;&lt;keyword&gt;Parvoviridae Infections/*epidemiology/*virology&lt;/keyword&gt;&lt;keyword&gt;Primates/virology&lt;/keyword&gt;&lt;keyword&gt;Recombination, Genetic&lt;/keyword&gt;&lt;keyword&gt;Sequence Analysis, DNA&lt;/keyword&gt;&lt;keyword&gt;Serotyping&lt;/keyword&gt;&lt;keyword&gt;alpha 1-Antitrypsin/genetics&lt;/keyword&gt;&lt;/keywords&gt;&lt;dates&gt;&lt;year&gt;2004&lt;/year&gt;&lt;pub-dates&gt;&lt;date&gt;Jun&lt;/date&gt;&lt;/pub-dates&gt;&lt;/dates&gt;&lt;isbn&gt;0022-538X (Print)&amp;#xD;0022-538x&lt;/isbn&gt;&lt;accession-num&gt;15163731&lt;/accession-num&gt;&lt;urls&gt;&lt;/urls&gt;&lt;custom2&gt;PMC416542&lt;/custom2&gt;&lt;electronic-resource-num&gt;10.1128/jvi.78.12.6381-6388.2004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1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55371A73" w14:textId="77777777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OWM Tissue (PCR)</w:t>
            </w:r>
          </w:p>
        </w:tc>
        <w:tc>
          <w:tcPr>
            <w:tcW w:w="209" w:type="pct"/>
            <w:shd w:val="clear" w:color="auto" w:fill="FFFFFF" w:themeFill="background1"/>
          </w:tcPr>
          <w:p w14:paraId="3DFE982D" w14:textId="77777777" w:rsidR="004670D5" w:rsidRPr="00A715AE" w:rsidRDefault="004670D5" w:rsidP="002E3A03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2004</w:t>
            </w:r>
          </w:p>
        </w:tc>
        <w:tc>
          <w:tcPr>
            <w:tcW w:w="2325" w:type="pct"/>
            <w:gridSpan w:val="6"/>
            <w:tcBorders>
              <w:top w:val="single" w:sz="4" w:space="0" w:color="auto"/>
              <w:bottom w:val="nil"/>
            </w:tcBorders>
            <w:shd w:val="clear" w:color="auto" w:fill="FFFFFF" w:themeFill="background1"/>
          </w:tcPr>
          <w:p w14:paraId="6B20CD7D" w14:textId="77777777" w:rsidR="004670D5" w:rsidRPr="00A715AE" w:rsidRDefault="004670D5" w:rsidP="002E3A03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n/a</w:t>
            </w:r>
          </w:p>
        </w:tc>
        <w:tc>
          <w:tcPr>
            <w:tcW w:w="484" w:type="pct"/>
          </w:tcPr>
          <w:p w14:paraId="715144FA" w14:textId="77777777" w:rsidR="004670D5" w:rsidRPr="00A715AE" w:rsidRDefault="004670D5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Asian OWM </w:t>
            </w:r>
          </w:p>
        </w:tc>
        <w:tc>
          <w:tcPr>
            <w:tcW w:w="484" w:type="pct"/>
          </w:tcPr>
          <w:p w14:paraId="4E69DF76" w14:textId="642EF1D7" w:rsidR="004670D5" w:rsidRPr="00A715AE" w:rsidRDefault="00A715AE" w:rsidP="002E3A03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  <w:tc>
          <w:tcPr>
            <w:tcW w:w="482" w:type="pct"/>
          </w:tcPr>
          <w:p w14:paraId="068F7918" w14:textId="39E9F3BD" w:rsidR="004670D5" w:rsidRPr="00A715AE" w:rsidRDefault="00A715AE" w:rsidP="002E3A03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Very high</w:t>
            </w:r>
          </w:p>
        </w:tc>
      </w:tr>
      <w:tr w:rsidR="00A715AE" w:rsidRPr="00A715AE" w14:paraId="1E39F9D9" w14:textId="49253235" w:rsidTr="00C32BE0">
        <w:tc>
          <w:tcPr>
            <w:tcW w:w="271" w:type="pct"/>
          </w:tcPr>
          <w:p w14:paraId="2C7CE909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8</w:t>
            </w:r>
          </w:p>
        </w:tc>
        <w:tc>
          <w:tcPr>
            <w:tcW w:w="182" w:type="pct"/>
            <w:vAlign w:val="bottom"/>
          </w:tcPr>
          <w:p w14:paraId="4F04B9C3" w14:textId="5ECB4426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Gao&lt;/Author&gt;&lt;Year&gt;2004&lt;/Year&gt;&lt;RecNum&gt;68&lt;/RecNum&gt;&lt;DisplayText&gt;[11]&lt;/DisplayText&gt;&lt;record&gt;&lt;rec-number&gt;68&lt;/rec-number&gt;&lt;foreign-keys&gt;&lt;key app="EN" db-id="vfx9pwsxddeftkevdp8vat0ldt5a9pp5zdp2" timestamp="1670859944"&gt;68&lt;/key&gt;&lt;/foreign-keys&gt;&lt;ref-type name="Journal Article"&gt;17&lt;/ref-type&gt;&lt;contributors&gt;&lt;authors&gt;&lt;author&gt;Gao, G.&lt;/author&gt;&lt;author&gt;Vandenberghe, L. H.&lt;/author&gt;&lt;author&gt;Alvira, M. R.&lt;/author&gt;&lt;author&gt;Lu, Y.&lt;/author&gt;&lt;author&gt;Calcedo, R.&lt;/author&gt;&lt;author&gt;Zhou, X.&lt;/author&gt;&lt;author&gt;Wilson, J. M.&lt;/author&gt;&lt;/authors&gt;&lt;/contributors&gt;&lt;auth-address&gt;Gene Therapy Program, Division of Medical Genetics, Department of Medicine, University of Pennsylvania School of Medicine, 3601 Spruce Street, Philadelphia, PA 19104, USA.&lt;/auth-address&gt;&lt;titles&gt;&lt;title&gt;Clades of Adeno-associated viruses are widely disseminated in human tissues&lt;/title&gt;&lt;secondary-title&gt;J Virol&lt;/secondary-title&gt;&lt;/titles&gt;&lt;periodical&gt;&lt;full-title&gt;J Virol&lt;/full-title&gt;&lt;/periodical&gt;&lt;pages&gt;6381-8&lt;/pages&gt;&lt;volume&gt;78&lt;/volume&gt;&lt;number&gt;12&lt;/number&gt;&lt;keywords&gt;&lt;keyword&gt;Animals&lt;/keyword&gt;&lt;keyword&gt;Computational Biology&lt;/keyword&gt;&lt;keyword&gt;DNA, Viral/analysis&lt;/keyword&gt;&lt;keyword&gt;Dependovirus/*classification/*genetics&lt;/keyword&gt;&lt;keyword&gt;Genetic Therapy/methods&lt;/keyword&gt;&lt;keyword&gt;Genetic Vectors&lt;/keyword&gt;&lt;keyword&gt;Humans&lt;/keyword&gt;&lt;keyword&gt;Mice&lt;/keyword&gt;&lt;keyword&gt;Mice, Nude&lt;/keyword&gt;&lt;keyword&gt;Molecular Sequence Data&lt;/keyword&gt;&lt;keyword&gt;Parvoviridae Infections/*epidemiology/*virology&lt;/keyword&gt;&lt;keyword&gt;Primates/virology&lt;/keyword&gt;&lt;keyword&gt;Recombination, Genetic&lt;/keyword&gt;&lt;keyword&gt;Sequence Analysis, DNA&lt;/keyword&gt;&lt;keyword&gt;Serotyping&lt;/keyword&gt;&lt;keyword&gt;alpha 1-Antitrypsin/genetics&lt;/keyword&gt;&lt;/keywords&gt;&lt;dates&gt;&lt;year&gt;2004&lt;/year&gt;&lt;pub-dates&gt;&lt;date&gt;Jun&lt;/date&gt;&lt;/pub-dates&gt;&lt;/dates&gt;&lt;isbn&gt;0022-538X (Print)&amp;#xD;0022-538x&lt;/isbn&gt;&lt;accession-num&gt;15163731&lt;/accession-num&gt;&lt;urls&gt;&lt;/urls&gt;&lt;custom2&gt;PMC416542&lt;/custom2&gt;&lt;electronic-resource-num&gt;10.1128/jvi.78.12.6381-6388.2004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1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0357503A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OWM Tissue (PCR)</w:t>
            </w:r>
          </w:p>
        </w:tc>
        <w:tc>
          <w:tcPr>
            <w:tcW w:w="209" w:type="pct"/>
            <w:shd w:val="clear" w:color="auto" w:fill="FFFFFF" w:themeFill="background1"/>
          </w:tcPr>
          <w:p w14:paraId="47AD6124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2004</w:t>
            </w:r>
          </w:p>
        </w:tc>
        <w:tc>
          <w:tcPr>
            <w:tcW w:w="2325" w:type="pct"/>
            <w:gridSpan w:val="6"/>
            <w:tcBorders>
              <w:top w:val="nil"/>
              <w:bottom w:val="nil"/>
            </w:tcBorders>
            <w:shd w:val="clear" w:color="auto" w:fill="FFFFFF" w:themeFill="background1"/>
          </w:tcPr>
          <w:p w14:paraId="61747206" w14:textId="77777777" w:rsidR="00A715AE" w:rsidRPr="00A715AE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n/a</w:t>
            </w:r>
          </w:p>
        </w:tc>
        <w:tc>
          <w:tcPr>
            <w:tcW w:w="484" w:type="pct"/>
          </w:tcPr>
          <w:p w14:paraId="319AE46D" w14:textId="77777777" w:rsidR="00A715AE" w:rsidRPr="00A715AE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Asian OWM </w:t>
            </w:r>
          </w:p>
        </w:tc>
        <w:tc>
          <w:tcPr>
            <w:tcW w:w="484" w:type="pct"/>
          </w:tcPr>
          <w:p w14:paraId="1763A540" w14:textId="3FEAD80C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  <w:tc>
          <w:tcPr>
            <w:tcW w:w="482" w:type="pct"/>
          </w:tcPr>
          <w:p w14:paraId="330406B4" w14:textId="3550D161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Very high</w:t>
            </w:r>
          </w:p>
        </w:tc>
      </w:tr>
      <w:tr w:rsidR="00A715AE" w:rsidRPr="00A715AE" w14:paraId="1494DC00" w14:textId="3C81ED00" w:rsidTr="00C32BE0">
        <w:tc>
          <w:tcPr>
            <w:tcW w:w="271" w:type="pct"/>
          </w:tcPr>
          <w:p w14:paraId="3132C1EA" w14:textId="77777777" w:rsidR="00A715AE" w:rsidRPr="00043124" w:rsidRDefault="00A715AE" w:rsidP="00A715AE">
            <w:pPr>
              <w:rPr>
                <w:rFonts w:ascii="Calibri" w:hAnsi="Calibri" w:cs="Calibri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t>AAV-9</w:t>
            </w:r>
          </w:p>
        </w:tc>
        <w:tc>
          <w:tcPr>
            <w:tcW w:w="182" w:type="pct"/>
            <w:vAlign w:val="bottom"/>
          </w:tcPr>
          <w:p w14:paraId="0345FDCF" w14:textId="2D0CD5CC" w:rsidR="00A715AE" w:rsidRPr="00043124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fldChar w:fldCharType="begin"/>
            </w:r>
            <w:r w:rsidR="00644774"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instrText xml:space="preserve"> ADDIN EN.CITE &lt;EndNote&gt;&lt;Cite&gt;&lt;Author&gt;Gao&lt;/Author&gt;&lt;Year&gt;2004&lt;/Year&gt;&lt;RecNum&gt;68&lt;/RecNum&gt;&lt;DisplayText&gt;[11]&lt;/DisplayText&gt;&lt;record&gt;&lt;rec-number&gt;68&lt;/rec-number&gt;&lt;foreign-keys&gt;&lt;key app="EN" db-id="vfx9pwsxddeftkevdp8vat0ldt5a9pp5zdp2" timestamp="1670859944"&gt;68&lt;/key&gt;&lt;/foreign-keys&gt;&lt;ref-type name="Journal Article"&gt;17&lt;/ref-type&gt;&lt;contributors&gt;&lt;authors&gt;&lt;author&gt;Gao, G.&lt;/author&gt;&lt;author&gt;Vandenberghe, L. H.&lt;/author&gt;&lt;author&gt;Alvira, M. R.&lt;/author&gt;&lt;author&gt;Lu, Y.&lt;/author&gt;&lt;author&gt;Calcedo, R.&lt;/author&gt;&lt;author&gt;Zhou, X.&lt;/author&gt;&lt;author&gt;Wilson, J. M.&lt;/author&gt;&lt;/authors&gt;&lt;/contributors&gt;&lt;auth-address&gt;Gene Therapy Program, Division of Medical Genetics, Department of Medicine, University of Pennsylvania School of Medicine, 3601 Spruce Street, Philadelphia, PA 19104, USA.&lt;/auth-address&gt;&lt;titles&gt;&lt;title&gt;Clades of Adeno-associated viruses are widely disseminated in human tissues&lt;/title&gt;&lt;secondary-title&gt;J Virol&lt;/secondary-title&gt;&lt;/titles&gt;&lt;periodical&gt;&lt;full-title&gt;J Virol&lt;/full-title&gt;&lt;/periodical&gt;&lt;pages&gt;6381-8&lt;/pages&gt;&lt;volume&gt;78&lt;/volume&gt;&lt;number&gt;12&lt;/number&gt;&lt;keywords&gt;&lt;keyword&gt;Animals&lt;/keyword&gt;&lt;keyword&gt;Computational Biology&lt;/keyword&gt;&lt;keyword&gt;DNA, Viral/analysis&lt;/keyword&gt;&lt;keyword&gt;Dependovirus/*classification/*genetics&lt;/keyword&gt;&lt;keyword&gt;Genetic Therapy/methods&lt;/keyword&gt;&lt;keyword&gt;Genetic Vectors&lt;/keyword&gt;&lt;keyword&gt;Humans&lt;/keyword&gt;&lt;keyword&gt;Mice&lt;/keyword&gt;&lt;keyword&gt;Mice, Nude&lt;/keyword&gt;&lt;keyword&gt;Molecular Sequence Data&lt;/keyword&gt;&lt;keyword&gt;Parvoviridae Infections/*epidemiology/*virology&lt;/keyword&gt;&lt;keyword&gt;Primates/virology&lt;/keyword&gt;&lt;keyword&gt;Recombination, Genetic&lt;/keyword&gt;&lt;keyword&gt;Sequence Analysis, DNA&lt;/keyword&gt;&lt;keyword&gt;Serotyping&lt;/keyword&gt;&lt;keyword&gt;alpha 1-Antitrypsin/genetics&lt;/keyword&gt;&lt;/keywords&gt;&lt;dates&gt;&lt;year&gt;2004&lt;/year&gt;&lt;pub-dates&gt;&lt;date&gt;Jun&lt;/date&gt;&lt;/pub-dates&gt;&lt;/dates&gt;&lt;isbn&gt;0022-538X (Print)&amp;#xD;0022-538x&lt;/isbn&gt;&lt;accession-num&gt;15163731&lt;/accession-num&gt;&lt;urls&gt;&lt;/urls&gt;&lt;custom2&gt;PMC416542&lt;/custom2&gt;&lt;electronic-resource-num&gt;10.1128/jvi.78.12.6381-6388.2004&lt;/electronic-resource-num&gt;&lt;remote-database-provider&gt;NLM&lt;/remote-database-provider&gt;&lt;language&gt;eng&lt;/language&gt;&lt;/record&gt;&lt;/Cite&gt;&lt;/EndNote&gt;</w:instrText>
            </w:r>
            <w:r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fldChar w:fldCharType="separate"/>
            </w:r>
            <w:r w:rsidR="00644774" w:rsidRPr="00043124">
              <w:rPr>
                <w:rFonts w:ascii="Calibri" w:hAnsi="Calibri" w:cs="Calibri"/>
                <w:noProof/>
                <w:sz w:val="15"/>
                <w:szCs w:val="15"/>
                <w:highlight w:val="yellow"/>
              </w:rPr>
              <w:t>[11]</w:t>
            </w:r>
            <w:r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fldChar w:fldCharType="end"/>
            </w:r>
          </w:p>
        </w:tc>
        <w:tc>
          <w:tcPr>
            <w:tcW w:w="563" w:type="pct"/>
          </w:tcPr>
          <w:p w14:paraId="2F26B2D6" w14:textId="77777777" w:rsidR="00A715AE" w:rsidRPr="00043124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sz w:val="15"/>
                <w:szCs w:val="15"/>
                <w:highlight w:val="yellow"/>
              </w:rPr>
              <w:t>Hu. Tissue (PCR)</w:t>
            </w:r>
          </w:p>
        </w:tc>
        <w:tc>
          <w:tcPr>
            <w:tcW w:w="209" w:type="pct"/>
            <w:shd w:val="clear" w:color="auto" w:fill="FFFFFF" w:themeFill="background1"/>
          </w:tcPr>
          <w:p w14:paraId="7AA77DE7" w14:textId="77777777" w:rsidR="00A715AE" w:rsidRPr="00043124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  <w:t>2004</w:t>
            </w:r>
          </w:p>
        </w:tc>
        <w:tc>
          <w:tcPr>
            <w:tcW w:w="2325" w:type="pct"/>
            <w:gridSpan w:val="6"/>
            <w:tcBorders>
              <w:top w:val="nil"/>
              <w:bottom w:val="nil"/>
            </w:tcBorders>
            <w:shd w:val="clear" w:color="auto" w:fill="FFFFFF" w:themeFill="background1"/>
          </w:tcPr>
          <w:p w14:paraId="069606AD" w14:textId="77777777" w:rsidR="00A715AE" w:rsidRPr="00043124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i/>
                <w:iCs/>
                <w:sz w:val="15"/>
                <w:szCs w:val="15"/>
                <w:highlight w:val="yellow"/>
              </w:rPr>
              <w:t>n/a</w:t>
            </w:r>
          </w:p>
        </w:tc>
        <w:tc>
          <w:tcPr>
            <w:tcW w:w="484" w:type="pct"/>
          </w:tcPr>
          <w:p w14:paraId="59B51FE1" w14:textId="77777777" w:rsidR="00A715AE" w:rsidRPr="00043124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  <w:t>Humans</w:t>
            </w:r>
          </w:p>
        </w:tc>
        <w:tc>
          <w:tcPr>
            <w:tcW w:w="484" w:type="pct"/>
          </w:tcPr>
          <w:p w14:paraId="4BEBED7D" w14:textId="54A43F2C" w:rsidR="00A715AE" w:rsidRPr="00043124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  <w:t>Moderate</w:t>
            </w:r>
          </w:p>
        </w:tc>
        <w:tc>
          <w:tcPr>
            <w:tcW w:w="482" w:type="pct"/>
          </w:tcPr>
          <w:p w14:paraId="5F6DE906" w14:textId="1ACA7F82" w:rsidR="00A715AE" w:rsidRPr="00043124" w:rsidRDefault="008470F6" w:rsidP="00A715AE">
            <w:pPr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</w:pPr>
            <w:r w:rsidRPr="00043124">
              <w:rPr>
                <w:rFonts w:ascii="Calibri" w:hAnsi="Calibri" w:cs="Calibri"/>
                <w:color w:val="000000"/>
                <w:sz w:val="15"/>
                <w:szCs w:val="15"/>
                <w:highlight w:val="yellow"/>
              </w:rPr>
              <w:t>Very high</w:t>
            </w:r>
          </w:p>
        </w:tc>
      </w:tr>
      <w:tr w:rsidR="00A715AE" w:rsidRPr="00A715AE" w14:paraId="75E131A8" w14:textId="169164B9" w:rsidTr="00C32BE0">
        <w:tc>
          <w:tcPr>
            <w:tcW w:w="271" w:type="pct"/>
          </w:tcPr>
          <w:p w14:paraId="2DC896A3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10</w:t>
            </w:r>
          </w:p>
        </w:tc>
        <w:tc>
          <w:tcPr>
            <w:tcW w:w="182" w:type="pct"/>
            <w:vAlign w:val="bottom"/>
          </w:tcPr>
          <w:p w14:paraId="0347AC42" w14:textId="05C80499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Nb3JpPC9BdXRob3I+PFllYXI+MjAwNDwvWWVhcj48UmVj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Nb3JpPC9BdXRob3I+PFllYXI+MjAwNDwvWWVhcj48UmVj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.DATA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end"/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2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6FA80690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OWM Tissue (PCR)</w:t>
            </w:r>
          </w:p>
        </w:tc>
        <w:tc>
          <w:tcPr>
            <w:tcW w:w="209" w:type="pct"/>
            <w:shd w:val="clear" w:color="auto" w:fill="FFFFFF" w:themeFill="background1"/>
          </w:tcPr>
          <w:p w14:paraId="1C10B110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2004</w:t>
            </w:r>
          </w:p>
        </w:tc>
        <w:tc>
          <w:tcPr>
            <w:tcW w:w="2325" w:type="pct"/>
            <w:gridSpan w:val="6"/>
            <w:tcBorders>
              <w:top w:val="nil"/>
              <w:bottom w:val="nil"/>
            </w:tcBorders>
            <w:shd w:val="clear" w:color="auto" w:fill="FFFFFF" w:themeFill="background1"/>
          </w:tcPr>
          <w:p w14:paraId="476568D6" w14:textId="77777777" w:rsidR="00A715AE" w:rsidRPr="00A715AE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n/a</w:t>
            </w:r>
          </w:p>
        </w:tc>
        <w:tc>
          <w:tcPr>
            <w:tcW w:w="484" w:type="pct"/>
          </w:tcPr>
          <w:p w14:paraId="2A32B1F1" w14:textId="77777777" w:rsidR="00A715AE" w:rsidRPr="00A715AE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Asian OWM </w:t>
            </w:r>
          </w:p>
        </w:tc>
        <w:tc>
          <w:tcPr>
            <w:tcW w:w="484" w:type="pct"/>
          </w:tcPr>
          <w:p w14:paraId="454223A2" w14:textId="1DE71C4C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Moderate</w:t>
            </w:r>
          </w:p>
        </w:tc>
        <w:tc>
          <w:tcPr>
            <w:tcW w:w="482" w:type="pct"/>
          </w:tcPr>
          <w:p w14:paraId="62D1C301" w14:textId="69ACD448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Very high</w:t>
            </w:r>
          </w:p>
        </w:tc>
      </w:tr>
      <w:tr w:rsidR="00A715AE" w:rsidRPr="00A715AE" w14:paraId="0FCBC7D6" w14:textId="2432E73D" w:rsidTr="00C32BE0">
        <w:tc>
          <w:tcPr>
            <w:tcW w:w="271" w:type="pct"/>
          </w:tcPr>
          <w:p w14:paraId="5B3AE255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11*</w:t>
            </w:r>
          </w:p>
        </w:tc>
        <w:tc>
          <w:tcPr>
            <w:tcW w:w="182" w:type="pct"/>
          </w:tcPr>
          <w:p w14:paraId="7D09AAB8" w14:textId="2BBC8649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Nb3JpPC9BdXRob3I+PFllYXI+MjAwNDwvWWVhcj48UmVj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Nb3JpPC9BdXRob3I+PFllYXI+MjAwNDwvWWVhcj48UmVj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=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.DATA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end"/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2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76E75EDC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OWM Tissue (PCR)</w:t>
            </w:r>
          </w:p>
        </w:tc>
        <w:tc>
          <w:tcPr>
            <w:tcW w:w="209" w:type="pct"/>
            <w:shd w:val="clear" w:color="auto" w:fill="FFFFFF" w:themeFill="background1"/>
          </w:tcPr>
          <w:p w14:paraId="252F0E3E" w14:textId="77777777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2004</w:t>
            </w:r>
          </w:p>
        </w:tc>
        <w:tc>
          <w:tcPr>
            <w:tcW w:w="2325" w:type="pct"/>
            <w:gridSpan w:val="6"/>
            <w:tcBorders>
              <w:top w:val="nil"/>
              <w:bottom w:val="nil"/>
            </w:tcBorders>
            <w:shd w:val="clear" w:color="auto" w:fill="FFFFFF" w:themeFill="background1"/>
          </w:tcPr>
          <w:p w14:paraId="19421ECB" w14:textId="77777777" w:rsidR="00A715AE" w:rsidRPr="00A715AE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n/a</w:t>
            </w:r>
          </w:p>
        </w:tc>
        <w:tc>
          <w:tcPr>
            <w:tcW w:w="484" w:type="pct"/>
          </w:tcPr>
          <w:p w14:paraId="4B04BCCC" w14:textId="77777777" w:rsidR="00A715AE" w:rsidRPr="00A715AE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Asian OWM </w:t>
            </w:r>
          </w:p>
        </w:tc>
        <w:tc>
          <w:tcPr>
            <w:tcW w:w="484" w:type="pct"/>
          </w:tcPr>
          <w:p w14:paraId="4E02BDA2" w14:textId="15574085" w:rsidR="00A715AE" w:rsidRPr="00A715AE" w:rsidRDefault="008470F6" w:rsidP="00A715AE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sz w:val="15"/>
                <w:szCs w:val="15"/>
              </w:rPr>
              <w:t>Limited data</w:t>
            </w:r>
          </w:p>
        </w:tc>
        <w:tc>
          <w:tcPr>
            <w:tcW w:w="482" w:type="pct"/>
          </w:tcPr>
          <w:p w14:paraId="4FDDDBE3" w14:textId="5D1F87FC" w:rsidR="00A715AE" w:rsidRPr="00A715AE" w:rsidRDefault="008470F6" w:rsidP="00A715AE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color w:val="000000"/>
                <w:sz w:val="15"/>
                <w:szCs w:val="15"/>
              </w:rPr>
              <w:t>Low</w:t>
            </w:r>
          </w:p>
        </w:tc>
      </w:tr>
      <w:tr w:rsidR="00A715AE" w:rsidRPr="00A715AE" w14:paraId="743B8AD8" w14:textId="0D496D4F" w:rsidTr="00C32BE0">
        <w:tc>
          <w:tcPr>
            <w:tcW w:w="271" w:type="pct"/>
          </w:tcPr>
          <w:p w14:paraId="17BE1B89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AV-12*</w:t>
            </w:r>
          </w:p>
        </w:tc>
        <w:tc>
          <w:tcPr>
            <w:tcW w:w="182" w:type="pct"/>
          </w:tcPr>
          <w:p w14:paraId="7333127C" w14:textId="475E12BB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TY2htaWR0PC9BdXRob3I+PFllYXI+MjAwODwvWWVhcj48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begin">
                <w:fldData xml:space="preserve">PEVuZE5vdGU+PENpdGU+PEF1dGhvcj5TY2htaWR0PC9BdXRob3I+PFllYXI+MjAwODwvWWVhcj48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</w:fldData>
              </w:fldChar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.DATA </w:instrText>
            </w:r>
            <w:r w:rsidR="00644774">
              <w:rPr>
                <w:rFonts w:ascii="Calibri" w:hAnsi="Calibri" w:cs="Calibri"/>
                <w:sz w:val="15"/>
                <w:szCs w:val="15"/>
              </w:rPr>
            </w:r>
            <w:r w:rsidR="00644774">
              <w:rPr>
                <w:rFonts w:ascii="Calibri" w:hAnsi="Calibri" w:cs="Calibri"/>
                <w:sz w:val="15"/>
                <w:szCs w:val="15"/>
              </w:rPr>
              <w:fldChar w:fldCharType="end"/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3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  <w:vAlign w:val="bottom"/>
          </w:tcPr>
          <w:p w14:paraId="09591656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 xml:space="preserve">Ad </w:t>
            </w:r>
            <w:r w:rsidRPr="00A715AE">
              <w:rPr>
                <w:rFonts w:ascii="Calibri" w:hAnsi="Calibri" w:cs="Calibri"/>
                <w:sz w:val="15"/>
                <w:szCs w:val="15"/>
              </w:rPr>
              <w:t>stocks</w:t>
            </w:r>
          </w:p>
        </w:tc>
        <w:tc>
          <w:tcPr>
            <w:tcW w:w="209" w:type="pct"/>
          </w:tcPr>
          <w:p w14:paraId="39BA9B50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2008</w:t>
            </w:r>
          </w:p>
        </w:tc>
        <w:tc>
          <w:tcPr>
            <w:tcW w:w="542" w:type="pct"/>
          </w:tcPr>
          <w:p w14:paraId="46E51D23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SV18 (ATCC VR-943)</w:t>
            </w:r>
          </w:p>
        </w:tc>
        <w:tc>
          <w:tcPr>
            <w:tcW w:w="247" w:type="pct"/>
          </w:tcPr>
          <w:p w14:paraId="5E9B8FB8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04" w:type="pct"/>
          </w:tcPr>
          <w:p w14:paraId="10E5750A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proofErr w:type="spellStart"/>
            <w:r w:rsidRPr="00A715AE">
              <w:rPr>
                <w:rFonts w:ascii="Calibri" w:hAnsi="Calibri" w:cs="Calibri"/>
                <w:sz w:val="15"/>
                <w:szCs w:val="15"/>
              </w:rPr>
              <w:t>Vervet</w:t>
            </w:r>
            <w:proofErr w:type="spellEnd"/>
            <w:r w:rsidRPr="00A715AE">
              <w:rPr>
                <w:rFonts w:ascii="Calibri" w:hAnsi="Calibri" w:cs="Calibri"/>
                <w:sz w:val="15"/>
                <w:szCs w:val="15"/>
              </w:rPr>
              <w:t xml:space="preserve"> tissue</w:t>
            </w:r>
          </w:p>
        </w:tc>
        <w:tc>
          <w:tcPr>
            <w:tcW w:w="577" w:type="pct"/>
          </w:tcPr>
          <w:p w14:paraId="4DC7C963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n/k</w:t>
            </w:r>
          </w:p>
        </w:tc>
        <w:tc>
          <w:tcPr>
            <w:tcW w:w="220" w:type="pct"/>
          </w:tcPr>
          <w:p w14:paraId="0485C31E" w14:textId="77777777" w:rsidR="00A715AE" w:rsidRPr="00A715AE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n/k</w:t>
            </w:r>
          </w:p>
        </w:tc>
        <w:tc>
          <w:tcPr>
            <w:tcW w:w="335" w:type="pct"/>
          </w:tcPr>
          <w:p w14:paraId="1A9B1BCF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sz w:val="15"/>
                <w:szCs w:val="15"/>
              </w:rPr>
              <w:t>C. aethiops</w:t>
            </w:r>
          </w:p>
        </w:tc>
        <w:tc>
          <w:tcPr>
            <w:tcW w:w="484" w:type="pct"/>
          </w:tcPr>
          <w:p w14:paraId="5FFC7C5B" w14:textId="77777777" w:rsidR="00A715AE" w:rsidRPr="00A715AE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 xml:space="preserve">African OWM </w:t>
            </w:r>
          </w:p>
        </w:tc>
        <w:tc>
          <w:tcPr>
            <w:tcW w:w="484" w:type="pct"/>
          </w:tcPr>
          <w:p w14:paraId="44976B84" w14:textId="0C12EB04" w:rsidR="00A715AE" w:rsidRPr="00A715AE" w:rsidRDefault="008470F6" w:rsidP="00A715AE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sz w:val="15"/>
                <w:szCs w:val="15"/>
              </w:rPr>
              <w:t>None</w:t>
            </w:r>
          </w:p>
        </w:tc>
        <w:tc>
          <w:tcPr>
            <w:tcW w:w="482" w:type="pct"/>
          </w:tcPr>
          <w:p w14:paraId="54F31B02" w14:textId="3B956625" w:rsidR="00A715AE" w:rsidRPr="00A715AE" w:rsidRDefault="008470F6" w:rsidP="00A715AE">
            <w:pPr>
              <w:rPr>
                <w:rFonts w:ascii="Calibri" w:hAnsi="Calibri" w:cs="Calibri"/>
                <w:sz w:val="15"/>
                <w:szCs w:val="15"/>
              </w:rPr>
            </w:pPr>
            <w:r>
              <w:rPr>
                <w:rFonts w:ascii="Calibri" w:hAnsi="Calibri" w:cs="Calibri"/>
                <w:sz w:val="15"/>
                <w:szCs w:val="15"/>
              </w:rPr>
              <w:t>Limited data</w:t>
            </w:r>
          </w:p>
        </w:tc>
      </w:tr>
      <w:tr w:rsidR="00A715AE" w:rsidRPr="00A715AE" w14:paraId="7A39CFCD" w14:textId="77777777" w:rsidTr="00B907C6">
        <w:tc>
          <w:tcPr>
            <w:tcW w:w="271" w:type="pct"/>
          </w:tcPr>
          <w:p w14:paraId="79AEC4EC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182" w:type="pct"/>
          </w:tcPr>
          <w:p w14:paraId="40C58234" w14:textId="77777777" w:rsidR="00A715AE" w:rsidRPr="00A715AE" w:rsidRDefault="00A715AE" w:rsidP="00A715AE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63" w:type="pct"/>
          </w:tcPr>
          <w:p w14:paraId="7420D117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209" w:type="pct"/>
          </w:tcPr>
          <w:p w14:paraId="2A025525" w14:textId="77777777" w:rsidR="00A715AE" w:rsidRPr="00A715AE" w:rsidRDefault="00A715AE" w:rsidP="00A715AE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42" w:type="pct"/>
          </w:tcPr>
          <w:p w14:paraId="36893499" w14:textId="77777777" w:rsidR="00A715AE" w:rsidRPr="00A715AE" w:rsidRDefault="00A715AE" w:rsidP="00A715AE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247" w:type="pct"/>
            <w:vAlign w:val="bottom"/>
          </w:tcPr>
          <w:p w14:paraId="48B3A859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04" w:type="pct"/>
          </w:tcPr>
          <w:p w14:paraId="2F4E4536" w14:textId="77777777" w:rsidR="00A715AE" w:rsidRPr="00A715AE" w:rsidRDefault="00A715AE" w:rsidP="00A715AE">
            <w:pPr>
              <w:rPr>
                <w:rFonts w:ascii="Calibri" w:hAnsi="Calibri" w:cs="Calibri"/>
                <w:noProof/>
                <w:sz w:val="15"/>
                <w:szCs w:val="15"/>
              </w:rPr>
            </w:pPr>
          </w:p>
        </w:tc>
        <w:tc>
          <w:tcPr>
            <w:tcW w:w="577" w:type="pct"/>
            <w:vAlign w:val="bottom"/>
          </w:tcPr>
          <w:p w14:paraId="68C1EB27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220" w:type="pct"/>
          </w:tcPr>
          <w:p w14:paraId="72671C65" w14:textId="77777777" w:rsidR="00A715AE" w:rsidRPr="00A715AE" w:rsidRDefault="00A715AE" w:rsidP="00A715AE">
            <w:pPr>
              <w:jc w:val="center"/>
              <w:rPr>
                <w:rFonts w:ascii="Calibri" w:hAnsi="Calibri" w:cs="Calibri"/>
                <w:color w:val="000000"/>
                <w:sz w:val="15"/>
                <w:szCs w:val="15"/>
              </w:rPr>
            </w:pPr>
          </w:p>
        </w:tc>
        <w:tc>
          <w:tcPr>
            <w:tcW w:w="335" w:type="pct"/>
          </w:tcPr>
          <w:p w14:paraId="78B937BD" w14:textId="77777777" w:rsidR="00A715AE" w:rsidRPr="00A715AE" w:rsidRDefault="00A715AE" w:rsidP="00A715AE">
            <w:pPr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</w:pPr>
          </w:p>
        </w:tc>
        <w:tc>
          <w:tcPr>
            <w:tcW w:w="484" w:type="pct"/>
          </w:tcPr>
          <w:p w14:paraId="749C40F9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84" w:type="pct"/>
          </w:tcPr>
          <w:p w14:paraId="29757F47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  <w:tc>
          <w:tcPr>
            <w:tcW w:w="482" w:type="pct"/>
          </w:tcPr>
          <w:p w14:paraId="1BA09326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</w:tr>
      <w:tr w:rsidR="00A715AE" w:rsidRPr="00A715AE" w14:paraId="05B6482A" w14:textId="77777777" w:rsidTr="00B907C6">
        <w:tc>
          <w:tcPr>
            <w:tcW w:w="271" w:type="pct"/>
          </w:tcPr>
          <w:p w14:paraId="173034B7" w14:textId="6DA8FA0D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BAAV*</w:t>
            </w:r>
          </w:p>
        </w:tc>
        <w:tc>
          <w:tcPr>
            <w:tcW w:w="182" w:type="pct"/>
          </w:tcPr>
          <w:p w14:paraId="2F630D06" w14:textId="18E8FFE4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instrText xml:space="preserve"> ADDIN EN.CITE &lt;EndNote&gt;&lt;Cite&gt;&lt;Author&gt;Luchsinger&lt;/Author&gt;&lt;Year&gt;1970&lt;/Year&gt;&lt;RecNum&gt;81&lt;/RecNum&gt;&lt;DisplayText&gt;[14]&lt;/DisplayText&gt;&lt;record&gt;&lt;rec-number&gt;81&lt;/rec-number&gt;&lt;foreign-keys&gt;&lt;key app="EN" db-id="vfx9pwsxddeftkevdp8vat0ldt5a9pp5zdp2" timestamp="1670862843"&gt;81&lt;/key&gt;&lt;/foreign-keys&gt;&lt;ref-type name="Journal Article"&gt;17&lt;/ref-type&gt;&lt;contributors&gt;&lt;authors&gt;&lt;author&gt;Luchsinger, E.&lt;/author&gt;&lt;author&gt;Strobbe, R.&lt;/author&gt;&lt;author&gt;Wellemans, G.&lt;/author&gt;&lt;author&gt;Dekegel, D.&lt;/author&gt;&lt;author&gt;Sprecher-Goldberger, S.&lt;/author&gt;&lt;/authors&gt;&lt;/contributors&gt;&lt;titles&gt;&lt;title&gt;Haemagglutinating adeno-associated virus (AAV) in association with bovine adenovirus type 1. Brief report&lt;/title&gt;&lt;secondary-title&gt;Arch Gesamte Virusforsch&lt;/secondary-title&gt;&lt;/titles&gt;&lt;periodical&gt;&lt;full-title&gt;Arch Gesamte Virusforsch&lt;/full-title&gt;&lt;/periodical&gt;&lt;pages&gt;390-2&lt;/pages&gt;&lt;volume&gt;31&lt;/volume&gt;&lt;number&gt;3&lt;/number&gt;&lt;keywords&gt;&lt;keyword&gt;Adenoviridae/*immunology&lt;/keyword&gt;&lt;keyword&gt;Animals&lt;/keyword&gt;&lt;keyword&gt;Cattle&lt;/keyword&gt;&lt;keyword&gt;Centrifugation, Density Gradient&lt;/keyword&gt;&lt;keyword&gt;Centrifugation, Zonal&lt;/keyword&gt;&lt;keyword&gt;Cesium&lt;/keyword&gt;&lt;keyword&gt;Chlorides&lt;/keyword&gt;&lt;keyword&gt;Complement Fixation Tests&lt;/keyword&gt;&lt;keyword&gt;Erythrocytes/immunology&lt;/keyword&gt;&lt;keyword&gt;Guinea Pigs&lt;/keyword&gt;&lt;keyword&gt;Hemagglutination Inhibition Tests&lt;/keyword&gt;&lt;keyword&gt;*Hemagglutination, Viral&lt;/keyword&gt;&lt;keyword&gt;Horses&lt;/keyword&gt;&lt;keyword&gt;Humans&lt;/keyword&gt;&lt;keyword&gt;Microscopy, Electron&lt;/keyword&gt;&lt;keyword&gt;Rabbits&lt;/keyword&gt;&lt;keyword&gt;Satellite Viruses/classification/immunology/pathogenicity&lt;/keyword&gt;&lt;keyword&gt;Serotyping&lt;/keyword&gt;&lt;keyword&gt;Sheep&lt;/keyword&gt;&lt;keyword&gt;Sucrose&lt;/keyword&gt;&lt;/keywords&gt;&lt;dates&gt;&lt;year&gt;1970&lt;/year&gt;&lt;/dates&gt;&lt;isbn&gt;0003-9012 (Print)&amp;#xD;0003-9012&lt;/isbn&gt;&lt;accession-num&gt;5530958&lt;/accession-num&gt;&lt;urls&gt;&lt;/urls&gt;&lt;electronic-resource-num&gt;10.1007/bf01253774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4]</w:t>
            </w: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fldChar w:fldCharType="end"/>
            </w:r>
          </w:p>
        </w:tc>
        <w:tc>
          <w:tcPr>
            <w:tcW w:w="563" w:type="pct"/>
          </w:tcPr>
          <w:p w14:paraId="05F77008" w14:textId="070DB254" w:rsidR="00A715AE" w:rsidRPr="00A715AE" w:rsidRDefault="00A715AE" w:rsidP="00A715AE">
            <w:pPr>
              <w:rPr>
                <w:rFonts w:ascii="Calibri" w:hAnsi="Calibri" w:cs="Calibri"/>
                <w:color w:val="000000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Ad stocks</w:t>
            </w:r>
          </w:p>
        </w:tc>
        <w:tc>
          <w:tcPr>
            <w:tcW w:w="209" w:type="pct"/>
          </w:tcPr>
          <w:p w14:paraId="00919603" w14:textId="337F00CE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1970</w:t>
            </w:r>
          </w:p>
        </w:tc>
        <w:tc>
          <w:tcPr>
            <w:tcW w:w="542" w:type="pct"/>
          </w:tcPr>
          <w:p w14:paraId="6C349FEB" w14:textId="2A4EB2D5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Bovine Ad</w:t>
            </w:r>
          </w:p>
        </w:tc>
        <w:tc>
          <w:tcPr>
            <w:tcW w:w="247" w:type="pct"/>
            <w:vAlign w:val="bottom"/>
          </w:tcPr>
          <w:p w14:paraId="39E7E85E" w14:textId="408AC0EC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fldChar w:fldCharType="begin"/>
            </w:r>
            <w:r w:rsidR="00644774">
              <w:rPr>
                <w:rFonts w:ascii="Calibri" w:hAnsi="Calibri" w:cs="Calibri"/>
                <w:sz w:val="15"/>
                <w:szCs w:val="15"/>
              </w:rPr>
              <w:instrText xml:space="preserve"> ADDIN EN.CITE &lt;EndNote&gt;&lt;Cite&gt;&lt;Author&gt;Klein&lt;/Author&gt;&lt;Year&gt;1959&lt;/Year&gt;&lt;RecNum&gt;407&lt;/RecNum&gt;&lt;DisplayText&gt;[15]&lt;/DisplayText&gt;&lt;record&gt;&lt;rec-number&gt;407&lt;/rec-number&gt;&lt;foreign-keys&gt;&lt;key app="EN" db-id="vfx9pwsxddeftkevdp8vat0ldt5a9pp5zdp2" timestamp="1739874730"&gt;407&lt;/key&gt;&lt;/foreign-keys&gt;&lt;ref-type name="Journal Article"&gt;17&lt;/ref-type&gt;&lt;contributors&gt;&lt;authors&gt;&lt;author&gt;Klein, M.&lt;/author&gt;&lt;author&gt;Earley, E.&lt;/author&gt;&lt;author&gt;Zellat, J.&lt;/author&gt;&lt;/authors&gt;&lt;/contributors&gt;&lt;titles&gt;&lt;title&gt;Isolation from cattle of a virus related to human adenovirus&lt;/title&gt;&lt;secondary-title&gt;Proc Soc Exp Biol Med&lt;/secondary-title&gt;&lt;/titles&gt;&lt;periodical&gt;&lt;full-title&gt;Proc Soc Exp Biol Med&lt;/full-title&gt;&lt;/periodical&gt;&lt;pages&gt;1-4&lt;/pages&gt;&lt;volume&gt;102&lt;/volume&gt;&lt;edition&gt;1959/10/01&lt;/edition&gt;&lt;keywords&gt;&lt;keyword&gt;*Adenoviridae&lt;/keyword&gt;&lt;keyword&gt;*Adenoviridae Infections&lt;/keyword&gt;&lt;keyword&gt;*Adenoviruses, Human&lt;/keyword&gt;&lt;keyword&gt;Animals&lt;/keyword&gt;&lt;keyword&gt;Cattle/virology&lt;/keyword&gt;&lt;keyword&gt;Humans&lt;/keyword&gt;&lt;keyword&gt;*adenovirus&lt;/keyword&gt;&lt;keyword&gt;*CATTLE/virology&lt;/keyword&gt;&lt;/keywords&gt;&lt;dates&gt;&lt;year&gt;1959&lt;/year&gt;&lt;pub-dates&gt;&lt;date&gt;Oct&lt;/date&gt;&lt;/pub-dates&gt;&lt;/dates&gt;&lt;isbn&gt;0037-9727 (Print)&amp;#xD;0037-9727&lt;/isbn&gt;&lt;accession-num&gt;14409689&lt;/accession-num&gt;&lt;urls&gt;&lt;/urls&gt;&lt;electronic-resource-num&gt;10.3181/00379727-102-25123&lt;/electronic-resource-num&gt;&lt;remote-database-provider&gt;NLM&lt;/remote-database-provider&gt;&lt;language&gt;eng&lt;/language&gt;&lt;/record&gt;&lt;/Cite&gt;&lt;/EndNote&gt;</w:instrTex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separate"/>
            </w:r>
            <w:r w:rsidR="00644774">
              <w:rPr>
                <w:rFonts w:ascii="Calibri" w:hAnsi="Calibri" w:cs="Calibri"/>
                <w:noProof/>
                <w:sz w:val="15"/>
                <w:szCs w:val="15"/>
              </w:rPr>
              <w:t>[15]</w:t>
            </w:r>
            <w:r w:rsidRPr="00A715AE">
              <w:rPr>
                <w:rFonts w:ascii="Calibri" w:hAnsi="Calibri" w:cs="Calibri"/>
                <w:sz w:val="15"/>
                <w:szCs w:val="15"/>
              </w:rPr>
              <w:fldChar w:fldCharType="end"/>
            </w:r>
          </w:p>
        </w:tc>
        <w:tc>
          <w:tcPr>
            <w:tcW w:w="404" w:type="pct"/>
          </w:tcPr>
          <w:p w14:paraId="10CA360B" w14:textId="3C9A023C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noProof/>
                <w:sz w:val="15"/>
                <w:szCs w:val="15"/>
              </w:rPr>
              <w:t>Bovine tissue</w:t>
            </w:r>
          </w:p>
        </w:tc>
        <w:tc>
          <w:tcPr>
            <w:tcW w:w="577" w:type="pct"/>
            <w:vAlign w:val="bottom"/>
          </w:tcPr>
          <w:p w14:paraId="3887F9F2" w14:textId="7B548F29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Bovine cells</w:t>
            </w:r>
          </w:p>
        </w:tc>
        <w:tc>
          <w:tcPr>
            <w:tcW w:w="220" w:type="pct"/>
          </w:tcPr>
          <w:p w14:paraId="538C8A5C" w14:textId="76051027" w:rsidR="00A715AE" w:rsidRPr="00A715AE" w:rsidRDefault="00A715AE" w:rsidP="00A715AE">
            <w:pPr>
              <w:jc w:val="center"/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color w:val="000000"/>
                <w:sz w:val="15"/>
                <w:szCs w:val="15"/>
              </w:rPr>
              <w:t>1957</w:t>
            </w:r>
          </w:p>
        </w:tc>
        <w:tc>
          <w:tcPr>
            <w:tcW w:w="335" w:type="pct"/>
          </w:tcPr>
          <w:p w14:paraId="51A4D645" w14:textId="3B49968A" w:rsidR="00A715AE" w:rsidRPr="00A715AE" w:rsidRDefault="00A715AE" w:rsidP="00A715AE">
            <w:pPr>
              <w:rPr>
                <w:rFonts w:ascii="Calibri" w:hAnsi="Calibri" w:cs="Calibri"/>
                <w:i/>
                <w:iCs/>
                <w:sz w:val="15"/>
                <w:szCs w:val="15"/>
              </w:rPr>
            </w:pPr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 xml:space="preserve">B. </w:t>
            </w:r>
            <w:proofErr w:type="spellStart"/>
            <w:r w:rsidRPr="00A715AE">
              <w:rPr>
                <w:rFonts w:ascii="Calibri" w:hAnsi="Calibri" w:cs="Calibri"/>
                <w:i/>
                <w:iCs/>
                <w:color w:val="000000"/>
                <w:sz w:val="15"/>
                <w:szCs w:val="15"/>
              </w:rPr>
              <w:t>taurus</w:t>
            </w:r>
            <w:proofErr w:type="spellEnd"/>
          </w:p>
        </w:tc>
        <w:tc>
          <w:tcPr>
            <w:tcW w:w="484" w:type="pct"/>
          </w:tcPr>
          <w:p w14:paraId="3BBCEFA8" w14:textId="1120F50B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Cattle</w:t>
            </w:r>
          </w:p>
        </w:tc>
        <w:tc>
          <w:tcPr>
            <w:tcW w:w="484" w:type="pct"/>
          </w:tcPr>
          <w:p w14:paraId="5A42CAA9" w14:textId="3865505B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  <w:r w:rsidRPr="00A715AE">
              <w:rPr>
                <w:rFonts w:ascii="Calibri" w:hAnsi="Calibri" w:cs="Calibri"/>
                <w:sz w:val="15"/>
                <w:szCs w:val="15"/>
              </w:rPr>
              <w:t>n/d</w:t>
            </w:r>
          </w:p>
        </w:tc>
        <w:tc>
          <w:tcPr>
            <w:tcW w:w="482" w:type="pct"/>
          </w:tcPr>
          <w:p w14:paraId="4F658BF0" w14:textId="77777777" w:rsidR="00A715AE" w:rsidRPr="00A715AE" w:rsidRDefault="00A715AE" w:rsidP="00A715AE">
            <w:pPr>
              <w:rPr>
                <w:rFonts w:ascii="Calibri" w:hAnsi="Calibri" w:cs="Calibri"/>
                <w:sz w:val="15"/>
                <w:szCs w:val="15"/>
              </w:rPr>
            </w:pPr>
          </w:p>
        </w:tc>
      </w:tr>
    </w:tbl>
    <w:p w14:paraId="2B4A6DDE" w14:textId="77777777" w:rsidR="00FB70D7" w:rsidRPr="007258FF" w:rsidRDefault="00FB70D7" w:rsidP="002E3A03">
      <w:pPr>
        <w:rPr>
          <w:rFonts w:ascii="Calibri" w:hAnsi="Calibri" w:cs="Calibri"/>
          <w:sz w:val="16"/>
          <w:szCs w:val="16"/>
        </w:rPr>
      </w:pPr>
    </w:p>
    <w:p w14:paraId="23935D64" w14:textId="48AF748A" w:rsidR="00FB70D7" w:rsidRPr="00FB70D7" w:rsidRDefault="00FB70D7" w:rsidP="002E3A03">
      <w:pPr>
        <w:rPr>
          <w:rFonts w:ascii="Calibri" w:hAnsi="Calibri" w:cs="Calibri"/>
          <w:sz w:val="20"/>
          <w:szCs w:val="20"/>
        </w:rPr>
        <w:sectPr w:rsidR="00FB70D7" w:rsidRPr="00FB70D7" w:rsidSect="00FB70D7">
          <w:pgSz w:w="16840" w:h="11900" w:orient="landscape"/>
          <w:pgMar w:top="1440" w:right="1440" w:bottom="1440" w:left="1440" w:header="709" w:footer="709" w:gutter="0"/>
          <w:cols w:space="708"/>
          <w:docGrid w:linePitch="360"/>
        </w:sectPr>
      </w:pPr>
      <w:r w:rsidRPr="00E13597">
        <w:rPr>
          <w:rFonts w:ascii="Calibri" w:hAnsi="Calibri" w:cs="Calibri"/>
          <w:b/>
          <w:bCs/>
          <w:sz w:val="20"/>
          <w:szCs w:val="20"/>
        </w:rPr>
        <w:t>Footnote</w:t>
      </w:r>
      <w:r w:rsidRPr="001A427F">
        <w:rPr>
          <w:rFonts w:ascii="Calibri" w:hAnsi="Calibri" w:cs="Calibri"/>
          <w:sz w:val="20"/>
          <w:szCs w:val="20"/>
        </w:rPr>
        <w:t xml:space="preserve">: </w:t>
      </w:r>
      <w:r w:rsidRPr="00E13597">
        <w:rPr>
          <w:rFonts w:ascii="Calibri" w:hAnsi="Calibri" w:cs="Calibri"/>
          <w:b/>
          <w:bCs/>
          <w:sz w:val="18"/>
          <w:szCs w:val="18"/>
          <w:vertAlign w:val="superscript"/>
        </w:rPr>
        <w:t>1</w:t>
      </w:r>
      <w:r>
        <w:rPr>
          <w:rFonts w:ascii="Calibri" w:hAnsi="Calibri" w:cs="Calibri"/>
          <w:sz w:val="18"/>
          <w:szCs w:val="18"/>
        </w:rPr>
        <w:t xml:space="preserve">Bold type indicates isolates with M-wide.1 </w:t>
      </w:r>
      <w:proofErr w:type="gramStart"/>
      <w:r>
        <w:rPr>
          <w:rFonts w:ascii="Calibri" w:hAnsi="Calibri" w:cs="Calibri"/>
          <w:sz w:val="18"/>
          <w:szCs w:val="18"/>
        </w:rPr>
        <w:t>capsids</w:t>
      </w:r>
      <w:proofErr w:type="gramEnd"/>
      <w:r>
        <w:rPr>
          <w:rFonts w:ascii="Calibri" w:hAnsi="Calibri" w:cs="Calibri"/>
          <w:sz w:val="18"/>
          <w:szCs w:val="18"/>
        </w:rPr>
        <w:t xml:space="preserve">. </w:t>
      </w:r>
      <w:r>
        <w:rPr>
          <w:rFonts w:ascii="Calibri" w:hAnsi="Calibri" w:cs="Calibri"/>
          <w:b/>
          <w:bCs/>
          <w:sz w:val="18"/>
          <w:szCs w:val="18"/>
          <w:vertAlign w:val="superscript"/>
        </w:rPr>
        <w:t>2</w:t>
      </w:r>
      <w:r>
        <w:rPr>
          <w:rFonts w:ascii="Calibri" w:hAnsi="Calibri" w:cs="Calibri"/>
          <w:sz w:val="18"/>
          <w:szCs w:val="18"/>
        </w:rPr>
        <w:t>Where multiple adenovirus stock are implicated, year of earliest obtained is shown.</w:t>
      </w:r>
      <w:r w:rsidRPr="00E13597">
        <w:rPr>
          <w:rFonts w:ascii="Calibri" w:hAnsi="Calibri" w:cs="Calibri"/>
          <w:sz w:val="18"/>
          <w:szCs w:val="18"/>
        </w:rPr>
        <w:t xml:space="preserve"> </w:t>
      </w:r>
      <w:r w:rsidR="00A47BFC">
        <w:rPr>
          <w:rFonts w:ascii="Calibri" w:hAnsi="Calibri" w:cs="Calibri"/>
          <w:b/>
          <w:bCs/>
          <w:sz w:val="18"/>
          <w:szCs w:val="18"/>
          <w:vertAlign w:val="superscript"/>
        </w:rPr>
        <w:t xml:space="preserve"> </w:t>
      </w:r>
      <w:r w:rsidRPr="00C36914">
        <w:rPr>
          <w:rFonts w:ascii="Calibri" w:hAnsi="Calibri" w:cs="Calibri"/>
          <w:b/>
          <w:bCs/>
          <w:sz w:val="18"/>
          <w:szCs w:val="18"/>
        </w:rPr>
        <w:t>Abbreviations</w:t>
      </w:r>
      <w:r>
        <w:rPr>
          <w:rFonts w:ascii="Calibri" w:hAnsi="Calibri" w:cs="Calibri"/>
          <w:sz w:val="18"/>
          <w:szCs w:val="18"/>
        </w:rPr>
        <w:t xml:space="preserve">: AAV=adeno-associated virus; Ad=Adenovirus; PCR=polymerase chain reaction; </w:t>
      </w:r>
      <w:r w:rsidR="00A47BFC" w:rsidRPr="007258FF">
        <w:rPr>
          <w:rFonts w:ascii="Calibri" w:hAnsi="Calibri" w:cs="Calibri"/>
          <w:sz w:val="18"/>
          <w:szCs w:val="18"/>
        </w:rPr>
        <w:t>NH</w:t>
      </w:r>
      <w:r w:rsidR="00A47BFC">
        <w:rPr>
          <w:rFonts w:ascii="Calibri" w:hAnsi="Calibri" w:cs="Calibri"/>
          <w:sz w:val="18"/>
          <w:szCs w:val="18"/>
        </w:rPr>
        <w:t xml:space="preserve">=Non-human primates; </w:t>
      </w:r>
      <w:r>
        <w:rPr>
          <w:rFonts w:ascii="Calibri" w:hAnsi="Calibri" w:cs="Calibri"/>
          <w:sz w:val="18"/>
          <w:szCs w:val="18"/>
        </w:rPr>
        <w:t>O</w:t>
      </w:r>
      <w:r w:rsidRPr="007258FF">
        <w:rPr>
          <w:rFonts w:ascii="Calibri" w:hAnsi="Calibri" w:cs="Calibri"/>
          <w:sz w:val="18"/>
          <w:szCs w:val="18"/>
        </w:rPr>
        <w:t>WM</w:t>
      </w:r>
      <w:r>
        <w:rPr>
          <w:rFonts w:ascii="Calibri" w:hAnsi="Calibri" w:cs="Calibri"/>
          <w:sz w:val="18"/>
          <w:szCs w:val="18"/>
        </w:rPr>
        <w:t>=Old World Monkeys; MK=monkey kidney</w:t>
      </w:r>
      <w:r w:rsidR="008B3214">
        <w:rPr>
          <w:rFonts w:ascii="Calibri" w:hAnsi="Calibri" w:cs="Calibri"/>
          <w:sz w:val="18"/>
          <w:szCs w:val="18"/>
        </w:rPr>
        <w:t xml:space="preserve"> cells</w:t>
      </w:r>
      <w:r>
        <w:rPr>
          <w:rFonts w:ascii="Calibri" w:hAnsi="Calibri" w:cs="Calibri"/>
          <w:sz w:val="18"/>
          <w:szCs w:val="18"/>
        </w:rPr>
        <w:t>; AGMK=African green monkey kidney</w:t>
      </w:r>
      <w:r w:rsidR="008B3214">
        <w:rPr>
          <w:rFonts w:ascii="Calibri" w:hAnsi="Calibri" w:cs="Calibri"/>
          <w:sz w:val="18"/>
          <w:szCs w:val="18"/>
        </w:rPr>
        <w:t xml:space="preserve"> cells</w:t>
      </w:r>
      <w:r>
        <w:rPr>
          <w:rFonts w:ascii="Calibri" w:hAnsi="Calibri" w:cs="Calibri"/>
          <w:sz w:val="18"/>
          <w:szCs w:val="18"/>
        </w:rPr>
        <w:t xml:space="preserve">; </w:t>
      </w:r>
      <w:proofErr w:type="gramStart"/>
      <w:r>
        <w:rPr>
          <w:rFonts w:ascii="Calibri" w:hAnsi="Calibri" w:cs="Calibri"/>
          <w:sz w:val="18"/>
          <w:szCs w:val="18"/>
        </w:rPr>
        <w:t>Hu.=</w:t>
      </w:r>
      <w:proofErr w:type="gramEnd"/>
      <w:r>
        <w:rPr>
          <w:rFonts w:ascii="Calibri" w:hAnsi="Calibri" w:cs="Calibri"/>
          <w:sz w:val="18"/>
          <w:szCs w:val="18"/>
        </w:rPr>
        <w:t>Human;  n/a = not applicable n/</w:t>
      </w:r>
      <w:r w:rsidR="00586A37">
        <w:rPr>
          <w:rFonts w:ascii="Calibri" w:hAnsi="Calibri" w:cs="Calibri"/>
          <w:sz w:val="18"/>
          <w:szCs w:val="18"/>
        </w:rPr>
        <w:t>k</w:t>
      </w:r>
      <w:r>
        <w:rPr>
          <w:rFonts w:ascii="Calibri" w:hAnsi="Calibri" w:cs="Calibri"/>
          <w:sz w:val="18"/>
          <w:szCs w:val="18"/>
        </w:rPr>
        <w:t>= not known.</w:t>
      </w:r>
    </w:p>
    <w:p w14:paraId="15CC22D9" w14:textId="77777777" w:rsidR="00FB70D7" w:rsidRDefault="00FB70D7" w:rsidP="00431EE4">
      <w:pPr>
        <w:pStyle w:val="Heading2"/>
      </w:pPr>
      <w:r w:rsidRPr="00D91B45">
        <w:lastRenderedPageBreak/>
        <w:t>References</w:t>
      </w:r>
    </w:p>
    <w:p w14:paraId="5DA4E389" w14:textId="77777777" w:rsidR="00431EE4" w:rsidRPr="00644774" w:rsidRDefault="00431EE4" w:rsidP="00431EE4">
      <w:pPr>
        <w:pStyle w:val="Heading2"/>
        <w:rPr>
          <w:sz w:val="22"/>
          <w:szCs w:val="22"/>
        </w:rPr>
      </w:pPr>
    </w:p>
    <w:p w14:paraId="478A5CC0" w14:textId="77777777" w:rsidR="00644774" w:rsidRPr="00644774" w:rsidRDefault="00FB70D7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sz w:val="22"/>
          <w:szCs w:val="22"/>
        </w:rPr>
        <w:fldChar w:fldCharType="begin"/>
      </w:r>
      <w:r w:rsidRPr="00644774">
        <w:rPr>
          <w:sz w:val="22"/>
          <w:szCs w:val="22"/>
        </w:rPr>
        <w:instrText xml:space="preserve"> ADDIN EN.REFLIST </w:instrText>
      </w:r>
      <w:r w:rsidRPr="00644774">
        <w:rPr>
          <w:sz w:val="22"/>
          <w:szCs w:val="22"/>
        </w:rPr>
        <w:fldChar w:fldCharType="separate"/>
      </w:r>
      <w:r w:rsidR="00644774" w:rsidRPr="00644774">
        <w:rPr>
          <w:noProof/>
          <w:sz w:val="22"/>
          <w:szCs w:val="22"/>
        </w:rPr>
        <w:t>1.</w:t>
      </w:r>
      <w:r w:rsidR="00644774" w:rsidRPr="00644774">
        <w:rPr>
          <w:noProof/>
          <w:sz w:val="22"/>
          <w:szCs w:val="22"/>
        </w:rPr>
        <w:tab/>
        <w:t xml:space="preserve">Melnick, J.L., et al., </w:t>
      </w:r>
      <w:r w:rsidR="00644774" w:rsidRPr="00644774">
        <w:rPr>
          <w:i/>
          <w:noProof/>
          <w:sz w:val="22"/>
          <w:szCs w:val="22"/>
        </w:rPr>
        <w:t>Association of 20-Millimicron Particles with Adenoviruses.</w:t>
      </w:r>
      <w:r w:rsidR="00644774" w:rsidRPr="00644774">
        <w:rPr>
          <w:noProof/>
          <w:sz w:val="22"/>
          <w:szCs w:val="22"/>
        </w:rPr>
        <w:t xml:space="preserve"> J Bacteriol, 1965. </w:t>
      </w:r>
      <w:r w:rsidR="00644774" w:rsidRPr="00644774">
        <w:rPr>
          <w:b/>
          <w:noProof/>
          <w:sz w:val="22"/>
          <w:szCs w:val="22"/>
        </w:rPr>
        <w:t>90</w:t>
      </w:r>
      <w:r w:rsidR="00644774" w:rsidRPr="00644774">
        <w:rPr>
          <w:noProof/>
          <w:sz w:val="22"/>
          <w:szCs w:val="22"/>
        </w:rPr>
        <w:t>(1): p. 271-4.</w:t>
      </w:r>
    </w:p>
    <w:p w14:paraId="51E146A0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2.</w:t>
      </w:r>
      <w:r w:rsidRPr="00644774">
        <w:rPr>
          <w:noProof/>
          <w:sz w:val="22"/>
          <w:szCs w:val="22"/>
        </w:rPr>
        <w:tab/>
        <w:t xml:space="preserve">Benyesh-Melnick, M. and H.S. Rosenberg, </w:t>
      </w:r>
      <w:r w:rsidRPr="00644774">
        <w:rPr>
          <w:i/>
          <w:noProof/>
          <w:sz w:val="22"/>
          <w:szCs w:val="22"/>
        </w:rPr>
        <w:t>The Isolation of Adenovirus Type 7 from a Fatal Case of Pneumonia and Disseminated Disease.</w:t>
      </w:r>
      <w:r w:rsidRPr="00644774">
        <w:rPr>
          <w:noProof/>
          <w:sz w:val="22"/>
          <w:szCs w:val="22"/>
        </w:rPr>
        <w:t xml:space="preserve"> J Pediatr, 1964. </w:t>
      </w:r>
      <w:r w:rsidRPr="00644774">
        <w:rPr>
          <w:b/>
          <w:noProof/>
          <w:sz w:val="22"/>
          <w:szCs w:val="22"/>
        </w:rPr>
        <w:t>64</w:t>
      </w:r>
      <w:r w:rsidRPr="00644774">
        <w:rPr>
          <w:noProof/>
          <w:sz w:val="22"/>
          <w:szCs w:val="22"/>
        </w:rPr>
        <w:t>: p. 83-7.</w:t>
      </w:r>
    </w:p>
    <w:p w14:paraId="459D3971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3.</w:t>
      </w:r>
      <w:r w:rsidRPr="00644774">
        <w:rPr>
          <w:noProof/>
          <w:sz w:val="22"/>
          <w:szCs w:val="22"/>
        </w:rPr>
        <w:tab/>
        <w:t xml:space="preserve">Atchison, R.W., B.C. Casto, and W.M. Hammon, </w:t>
      </w:r>
      <w:r w:rsidRPr="00644774">
        <w:rPr>
          <w:i/>
          <w:noProof/>
          <w:sz w:val="22"/>
          <w:szCs w:val="22"/>
        </w:rPr>
        <w:t>Adenovirus-associated defective virus particles.</w:t>
      </w:r>
      <w:r w:rsidRPr="00644774">
        <w:rPr>
          <w:noProof/>
          <w:sz w:val="22"/>
          <w:szCs w:val="22"/>
        </w:rPr>
        <w:t xml:space="preserve"> Science, 1965. </w:t>
      </w:r>
      <w:r w:rsidRPr="00644774">
        <w:rPr>
          <w:b/>
          <w:noProof/>
          <w:sz w:val="22"/>
          <w:szCs w:val="22"/>
        </w:rPr>
        <w:t>149</w:t>
      </w:r>
      <w:r w:rsidRPr="00644774">
        <w:rPr>
          <w:noProof/>
          <w:sz w:val="22"/>
          <w:szCs w:val="22"/>
        </w:rPr>
        <w:t>(3685): p. 754-6.</w:t>
      </w:r>
    </w:p>
    <w:p w14:paraId="0D45E892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4.</w:t>
      </w:r>
      <w:r w:rsidRPr="00644774">
        <w:rPr>
          <w:noProof/>
          <w:sz w:val="22"/>
          <w:szCs w:val="22"/>
        </w:rPr>
        <w:tab/>
        <w:t xml:space="preserve">Hoggan, M.D., N.R. Blacklow, and W.P. Rowe, </w:t>
      </w:r>
      <w:r w:rsidRPr="00644774">
        <w:rPr>
          <w:i/>
          <w:noProof/>
          <w:sz w:val="22"/>
          <w:szCs w:val="22"/>
        </w:rPr>
        <w:t>Studies of small DNA viruses found in various adenovirus preparations: physical, biological, and immunological characteristics.</w:t>
      </w:r>
      <w:r w:rsidRPr="00644774">
        <w:rPr>
          <w:noProof/>
          <w:sz w:val="22"/>
          <w:szCs w:val="22"/>
        </w:rPr>
        <w:t xml:space="preserve"> Proc Natl Acad Sci U S A, 1966. </w:t>
      </w:r>
      <w:r w:rsidRPr="00644774">
        <w:rPr>
          <w:b/>
          <w:noProof/>
          <w:sz w:val="22"/>
          <w:szCs w:val="22"/>
        </w:rPr>
        <w:t>55</w:t>
      </w:r>
      <w:r w:rsidRPr="00644774">
        <w:rPr>
          <w:noProof/>
          <w:sz w:val="22"/>
          <w:szCs w:val="22"/>
        </w:rPr>
        <w:t>(6): p. 1467-74.</w:t>
      </w:r>
    </w:p>
    <w:p w14:paraId="7A6D2DD3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5.</w:t>
      </w:r>
      <w:r w:rsidRPr="00644774">
        <w:rPr>
          <w:noProof/>
          <w:sz w:val="22"/>
          <w:szCs w:val="22"/>
        </w:rPr>
        <w:tab/>
        <w:t xml:space="preserve">Parks, W.P., et al., </w:t>
      </w:r>
      <w:r w:rsidRPr="00644774">
        <w:rPr>
          <w:i/>
          <w:noProof/>
          <w:sz w:val="22"/>
          <w:szCs w:val="22"/>
        </w:rPr>
        <w:t>Adeno-associated satellite virus interference with the replication of its helper adenovirus.</w:t>
      </w:r>
      <w:r w:rsidRPr="00644774">
        <w:rPr>
          <w:noProof/>
          <w:sz w:val="22"/>
          <w:szCs w:val="22"/>
        </w:rPr>
        <w:t xml:space="preserve"> J Exp Med, 1968. </w:t>
      </w:r>
      <w:r w:rsidRPr="00644774">
        <w:rPr>
          <w:b/>
          <w:noProof/>
          <w:sz w:val="22"/>
          <w:szCs w:val="22"/>
        </w:rPr>
        <w:t>127</w:t>
      </w:r>
      <w:r w:rsidRPr="00644774">
        <w:rPr>
          <w:noProof/>
          <w:sz w:val="22"/>
          <w:szCs w:val="22"/>
        </w:rPr>
        <w:t>(1): p. 91-108.</w:t>
      </w:r>
    </w:p>
    <w:p w14:paraId="12B0E855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6.</w:t>
      </w:r>
      <w:r w:rsidRPr="00644774">
        <w:rPr>
          <w:noProof/>
          <w:sz w:val="22"/>
          <w:szCs w:val="22"/>
        </w:rPr>
        <w:tab/>
        <w:t xml:space="preserve">Hull, R.N., J.R. Minner, and J.W. Smith, </w:t>
      </w:r>
      <w:r w:rsidRPr="00644774">
        <w:rPr>
          <w:i/>
          <w:noProof/>
          <w:sz w:val="22"/>
          <w:szCs w:val="22"/>
        </w:rPr>
        <w:t>New viral agents recovered from tissue cultures of monkey kidney cells. I. Origin and properties of cytopathogenic agents S.V.1, S.V.2, S.V.4, S.V.5, S.V.6, S.V.11, S.V.12 and S.V.15.</w:t>
      </w:r>
      <w:r w:rsidRPr="00644774">
        <w:rPr>
          <w:noProof/>
          <w:sz w:val="22"/>
          <w:szCs w:val="22"/>
        </w:rPr>
        <w:t xml:space="preserve"> Am J Hyg, 1956. </w:t>
      </w:r>
      <w:r w:rsidRPr="00644774">
        <w:rPr>
          <w:b/>
          <w:noProof/>
          <w:sz w:val="22"/>
          <w:szCs w:val="22"/>
        </w:rPr>
        <w:t>63</w:t>
      </w:r>
      <w:r w:rsidRPr="00644774">
        <w:rPr>
          <w:noProof/>
          <w:sz w:val="22"/>
          <w:szCs w:val="22"/>
        </w:rPr>
        <w:t>(2): p. 204-15.</w:t>
      </w:r>
    </w:p>
    <w:p w14:paraId="1D95E529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7.</w:t>
      </w:r>
      <w:r w:rsidRPr="00644774">
        <w:rPr>
          <w:noProof/>
          <w:sz w:val="22"/>
          <w:szCs w:val="22"/>
        </w:rPr>
        <w:tab/>
        <w:t xml:space="preserve">Bantel-Schaal, U. and H. zur Hausen, </w:t>
      </w:r>
      <w:r w:rsidRPr="00644774">
        <w:rPr>
          <w:i/>
          <w:noProof/>
          <w:sz w:val="22"/>
          <w:szCs w:val="22"/>
        </w:rPr>
        <w:t>Characterization of the DNA of a defective human parvovirus isolated from a genital site.</w:t>
      </w:r>
      <w:r w:rsidRPr="00644774">
        <w:rPr>
          <w:noProof/>
          <w:sz w:val="22"/>
          <w:szCs w:val="22"/>
        </w:rPr>
        <w:t xml:space="preserve"> Virology, 1984. </w:t>
      </w:r>
      <w:r w:rsidRPr="00644774">
        <w:rPr>
          <w:b/>
          <w:noProof/>
          <w:sz w:val="22"/>
          <w:szCs w:val="22"/>
        </w:rPr>
        <w:t>134</w:t>
      </w:r>
      <w:r w:rsidRPr="00644774">
        <w:rPr>
          <w:noProof/>
          <w:sz w:val="22"/>
          <w:szCs w:val="22"/>
        </w:rPr>
        <w:t>(1): p. 52-63.</w:t>
      </w:r>
    </w:p>
    <w:p w14:paraId="1195DCE8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8.</w:t>
      </w:r>
      <w:r w:rsidRPr="00644774">
        <w:rPr>
          <w:noProof/>
          <w:sz w:val="22"/>
          <w:szCs w:val="22"/>
        </w:rPr>
        <w:tab/>
        <w:t xml:space="preserve">Rutledge, E.A., C.L. Halbert, and D.W. Russell, </w:t>
      </w:r>
      <w:r w:rsidRPr="00644774">
        <w:rPr>
          <w:i/>
          <w:noProof/>
          <w:sz w:val="22"/>
          <w:szCs w:val="22"/>
        </w:rPr>
        <w:t>Infectious clones and vectors derived from adeno-associated virus (AAV) serotypes other than AAV type 2.</w:t>
      </w:r>
      <w:r w:rsidRPr="00644774">
        <w:rPr>
          <w:noProof/>
          <w:sz w:val="22"/>
          <w:szCs w:val="22"/>
        </w:rPr>
        <w:t xml:space="preserve"> J Virol, 1998. </w:t>
      </w:r>
      <w:r w:rsidRPr="00644774">
        <w:rPr>
          <w:b/>
          <w:noProof/>
          <w:sz w:val="22"/>
          <w:szCs w:val="22"/>
        </w:rPr>
        <w:t>72</w:t>
      </w:r>
      <w:r w:rsidRPr="00644774">
        <w:rPr>
          <w:noProof/>
          <w:sz w:val="22"/>
          <w:szCs w:val="22"/>
        </w:rPr>
        <w:t>(1): p. 309-19.</w:t>
      </w:r>
    </w:p>
    <w:p w14:paraId="01377E3C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9.</w:t>
      </w:r>
      <w:r w:rsidRPr="00644774">
        <w:rPr>
          <w:noProof/>
          <w:sz w:val="22"/>
          <w:szCs w:val="22"/>
        </w:rPr>
        <w:tab/>
        <w:t xml:space="preserve">Rowe, W.P., et al., </w:t>
      </w:r>
      <w:r w:rsidRPr="00644774">
        <w:rPr>
          <w:i/>
          <w:noProof/>
          <w:sz w:val="22"/>
          <w:szCs w:val="22"/>
        </w:rPr>
        <w:t>Isolation of a cytopathogenic agent from human adenoids undergoing spontaneous degeneration in tissue culture.</w:t>
      </w:r>
      <w:r w:rsidRPr="00644774">
        <w:rPr>
          <w:noProof/>
          <w:sz w:val="22"/>
          <w:szCs w:val="22"/>
        </w:rPr>
        <w:t xml:space="preserve"> Proc Soc Exp Biol Med, 1953. </w:t>
      </w:r>
      <w:r w:rsidRPr="00644774">
        <w:rPr>
          <w:b/>
          <w:noProof/>
          <w:sz w:val="22"/>
          <w:szCs w:val="22"/>
        </w:rPr>
        <w:t>84</w:t>
      </w:r>
      <w:r w:rsidRPr="00644774">
        <w:rPr>
          <w:noProof/>
          <w:sz w:val="22"/>
          <w:szCs w:val="22"/>
        </w:rPr>
        <w:t>(3): p. 570-3.</w:t>
      </w:r>
    </w:p>
    <w:p w14:paraId="198BA1F5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0.</w:t>
      </w:r>
      <w:r w:rsidRPr="00644774">
        <w:rPr>
          <w:noProof/>
          <w:sz w:val="22"/>
          <w:szCs w:val="22"/>
        </w:rPr>
        <w:tab/>
        <w:t xml:space="preserve">Hilleman, M.R. and J.H. Werner, </w:t>
      </w:r>
      <w:r w:rsidRPr="00644774">
        <w:rPr>
          <w:i/>
          <w:noProof/>
          <w:sz w:val="22"/>
          <w:szCs w:val="22"/>
        </w:rPr>
        <w:t>Recovery of new agent from patients with acute respiratory illness.</w:t>
      </w:r>
      <w:r w:rsidRPr="00644774">
        <w:rPr>
          <w:noProof/>
          <w:sz w:val="22"/>
          <w:szCs w:val="22"/>
        </w:rPr>
        <w:t xml:space="preserve"> Proc Soc Exp Biol Med, 1954. </w:t>
      </w:r>
      <w:r w:rsidRPr="00644774">
        <w:rPr>
          <w:b/>
          <w:noProof/>
          <w:sz w:val="22"/>
          <w:szCs w:val="22"/>
        </w:rPr>
        <w:t>85</w:t>
      </w:r>
      <w:r w:rsidRPr="00644774">
        <w:rPr>
          <w:noProof/>
          <w:sz w:val="22"/>
          <w:szCs w:val="22"/>
        </w:rPr>
        <w:t>(1): p. 183-8.</w:t>
      </w:r>
    </w:p>
    <w:p w14:paraId="61AF225D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1.</w:t>
      </w:r>
      <w:r w:rsidRPr="00644774">
        <w:rPr>
          <w:noProof/>
          <w:sz w:val="22"/>
          <w:szCs w:val="22"/>
        </w:rPr>
        <w:tab/>
        <w:t xml:space="preserve">Gao, G., et al., </w:t>
      </w:r>
      <w:r w:rsidRPr="00644774">
        <w:rPr>
          <w:i/>
          <w:noProof/>
          <w:sz w:val="22"/>
          <w:szCs w:val="22"/>
        </w:rPr>
        <w:t>Clades of Adeno-associated viruses are widely disseminated in human tissues.</w:t>
      </w:r>
      <w:r w:rsidRPr="00644774">
        <w:rPr>
          <w:noProof/>
          <w:sz w:val="22"/>
          <w:szCs w:val="22"/>
        </w:rPr>
        <w:t xml:space="preserve"> J Virol, 2004. </w:t>
      </w:r>
      <w:r w:rsidRPr="00644774">
        <w:rPr>
          <w:b/>
          <w:noProof/>
          <w:sz w:val="22"/>
          <w:szCs w:val="22"/>
        </w:rPr>
        <w:t>78</w:t>
      </w:r>
      <w:r w:rsidRPr="00644774">
        <w:rPr>
          <w:noProof/>
          <w:sz w:val="22"/>
          <w:szCs w:val="22"/>
        </w:rPr>
        <w:t>(12): p. 6381-8.</w:t>
      </w:r>
    </w:p>
    <w:p w14:paraId="4C038F45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2.</w:t>
      </w:r>
      <w:r w:rsidRPr="00644774">
        <w:rPr>
          <w:noProof/>
          <w:sz w:val="22"/>
          <w:szCs w:val="22"/>
        </w:rPr>
        <w:tab/>
        <w:t xml:space="preserve">Mori, S., et al., </w:t>
      </w:r>
      <w:r w:rsidRPr="00644774">
        <w:rPr>
          <w:i/>
          <w:noProof/>
          <w:sz w:val="22"/>
          <w:szCs w:val="22"/>
        </w:rPr>
        <w:t>Two novel adeno-associated viruses from cynomolgus monkey: pseudotyping characterization of capsid protein.</w:t>
      </w:r>
      <w:r w:rsidRPr="00644774">
        <w:rPr>
          <w:noProof/>
          <w:sz w:val="22"/>
          <w:szCs w:val="22"/>
        </w:rPr>
        <w:t xml:space="preserve"> Virology, 2004. </w:t>
      </w:r>
      <w:r w:rsidRPr="00644774">
        <w:rPr>
          <w:b/>
          <w:noProof/>
          <w:sz w:val="22"/>
          <w:szCs w:val="22"/>
        </w:rPr>
        <w:t>330</w:t>
      </w:r>
      <w:r w:rsidRPr="00644774">
        <w:rPr>
          <w:noProof/>
          <w:sz w:val="22"/>
          <w:szCs w:val="22"/>
        </w:rPr>
        <w:t>(2): p. 375-83.</w:t>
      </w:r>
    </w:p>
    <w:p w14:paraId="62C43C57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3.</w:t>
      </w:r>
      <w:r w:rsidRPr="00644774">
        <w:rPr>
          <w:noProof/>
          <w:sz w:val="22"/>
          <w:szCs w:val="22"/>
        </w:rPr>
        <w:tab/>
        <w:t xml:space="preserve">Schmidt, M., et al., </w:t>
      </w:r>
      <w:r w:rsidRPr="00644774">
        <w:rPr>
          <w:i/>
          <w:noProof/>
          <w:sz w:val="22"/>
          <w:szCs w:val="22"/>
        </w:rPr>
        <w:t>Adeno-associated virus type 12 (AAV12): a novel AAV serotype with sialic acid- and heparan sulfate proteoglycan-independent transduction activity.</w:t>
      </w:r>
      <w:r w:rsidRPr="00644774">
        <w:rPr>
          <w:noProof/>
          <w:sz w:val="22"/>
          <w:szCs w:val="22"/>
        </w:rPr>
        <w:t xml:space="preserve"> J Virol, 2008. </w:t>
      </w:r>
      <w:r w:rsidRPr="00644774">
        <w:rPr>
          <w:b/>
          <w:noProof/>
          <w:sz w:val="22"/>
          <w:szCs w:val="22"/>
        </w:rPr>
        <w:t>82</w:t>
      </w:r>
      <w:r w:rsidRPr="00644774">
        <w:rPr>
          <w:noProof/>
          <w:sz w:val="22"/>
          <w:szCs w:val="22"/>
        </w:rPr>
        <w:t>(3): p. 1399-406.</w:t>
      </w:r>
    </w:p>
    <w:p w14:paraId="7D7BDA31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4.</w:t>
      </w:r>
      <w:r w:rsidRPr="00644774">
        <w:rPr>
          <w:noProof/>
          <w:sz w:val="22"/>
          <w:szCs w:val="22"/>
        </w:rPr>
        <w:tab/>
        <w:t xml:space="preserve">Luchsinger, E., et al., </w:t>
      </w:r>
      <w:r w:rsidRPr="00644774">
        <w:rPr>
          <w:i/>
          <w:noProof/>
          <w:sz w:val="22"/>
          <w:szCs w:val="22"/>
        </w:rPr>
        <w:t>Haemagglutinating adeno-associated virus (AAV) in association with bovine adenovirus type 1. Brief report.</w:t>
      </w:r>
      <w:r w:rsidRPr="00644774">
        <w:rPr>
          <w:noProof/>
          <w:sz w:val="22"/>
          <w:szCs w:val="22"/>
        </w:rPr>
        <w:t xml:space="preserve"> Arch Gesamte Virusforsch, 1970. </w:t>
      </w:r>
      <w:r w:rsidRPr="00644774">
        <w:rPr>
          <w:b/>
          <w:noProof/>
          <w:sz w:val="22"/>
          <w:szCs w:val="22"/>
        </w:rPr>
        <w:t>31</w:t>
      </w:r>
      <w:r w:rsidRPr="00644774">
        <w:rPr>
          <w:noProof/>
          <w:sz w:val="22"/>
          <w:szCs w:val="22"/>
        </w:rPr>
        <w:t>(3): p. 390-2.</w:t>
      </w:r>
    </w:p>
    <w:p w14:paraId="7A9E1DA9" w14:textId="77777777" w:rsidR="00644774" w:rsidRPr="00644774" w:rsidRDefault="00644774" w:rsidP="00644774">
      <w:pPr>
        <w:pStyle w:val="EndNoteBibliography"/>
        <w:ind w:left="720" w:hanging="720"/>
        <w:rPr>
          <w:noProof/>
          <w:sz w:val="22"/>
          <w:szCs w:val="22"/>
        </w:rPr>
      </w:pPr>
      <w:r w:rsidRPr="00644774">
        <w:rPr>
          <w:noProof/>
          <w:sz w:val="22"/>
          <w:szCs w:val="22"/>
        </w:rPr>
        <w:t>15.</w:t>
      </w:r>
      <w:r w:rsidRPr="00644774">
        <w:rPr>
          <w:noProof/>
          <w:sz w:val="22"/>
          <w:szCs w:val="22"/>
        </w:rPr>
        <w:tab/>
        <w:t xml:space="preserve">Klein, M., E. Earley, and J. Zellat, </w:t>
      </w:r>
      <w:r w:rsidRPr="00644774">
        <w:rPr>
          <w:i/>
          <w:noProof/>
          <w:sz w:val="22"/>
          <w:szCs w:val="22"/>
        </w:rPr>
        <w:t>Isolation from cattle of a virus related to human adenovirus.</w:t>
      </w:r>
      <w:r w:rsidRPr="00644774">
        <w:rPr>
          <w:noProof/>
          <w:sz w:val="22"/>
          <w:szCs w:val="22"/>
        </w:rPr>
        <w:t xml:space="preserve"> Proc Soc Exp Biol Med, 1959. </w:t>
      </w:r>
      <w:r w:rsidRPr="00644774">
        <w:rPr>
          <w:b/>
          <w:noProof/>
          <w:sz w:val="22"/>
          <w:szCs w:val="22"/>
        </w:rPr>
        <w:t>102</w:t>
      </w:r>
      <w:r w:rsidRPr="00644774">
        <w:rPr>
          <w:noProof/>
          <w:sz w:val="22"/>
          <w:szCs w:val="22"/>
        </w:rPr>
        <w:t>: p. 1-4.</w:t>
      </w:r>
    </w:p>
    <w:p w14:paraId="08E7EDDE" w14:textId="1021C563" w:rsidR="00FB70D7" w:rsidRPr="00644774" w:rsidRDefault="00FB70D7" w:rsidP="00431EE4">
      <w:pPr>
        <w:pStyle w:val="Heading2"/>
        <w:rPr>
          <w:sz w:val="22"/>
          <w:szCs w:val="22"/>
        </w:rPr>
      </w:pPr>
      <w:r w:rsidRPr="00644774">
        <w:rPr>
          <w:sz w:val="22"/>
          <w:szCs w:val="22"/>
        </w:rPr>
        <w:fldChar w:fldCharType="end"/>
      </w:r>
    </w:p>
    <w:p w14:paraId="06B6C148" w14:textId="77777777" w:rsidR="00D91B45" w:rsidRPr="00FB70D7" w:rsidRDefault="00D91B45" w:rsidP="00431EE4">
      <w:pPr>
        <w:pStyle w:val="Heading2"/>
      </w:pPr>
    </w:p>
    <w:p w14:paraId="3640A61D" w14:textId="53FA8D12" w:rsidR="00081258" w:rsidRDefault="00081258"/>
    <w:sectPr w:rsidR="00081258" w:rsidSect="00FB70D7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ABDA059" w14:textId="77777777" w:rsidR="00A129F3" w:rsidRDefault="00A129F3" w:rsidP="00F824BC">
      <w:r>
        <w:separator/>
      </w:r>
    </w:p>
  </w:endnote>
  <w:endnote w:type="continuationSeparator" w:id="0">
    <w:p w14:paraId="78656F5D" w14:textId="77777777" w:rsidR="00A129F3" w:rsidRDefault="00A129F3" w:rsidP="00F824B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9C98707" w14:textId="77777777" w:rsidR="00A129F3" w:rsidRDefault="00A129F3" w:rsidP="00F824BC">
      <w:r>
        <w:separator/>
      </w:r>
    </w:p>
  </w:footnote>
  <w:footnote w:type="continuationSeparator" w:id="0">
    <w:p w14:paraId="24D818CF" w14:textId="77777777" w:rsidR="00A129F3" w:rsidRDefault="00A129F3" w:rsidP="00F824B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3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0&lt;/ScanUnformatted&gt;&lt;ScanChanges&gt;0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fx9pwsxddeftkevdp8vat0ldt5a9pp5zdp2&quot;&gt;aav-evolution&lt;record-ids&gt;&lt;item&gt;3&lt;/item&gt;&lt;item&gt;4&lt;/item&gt;&lt;item&gt;68&lt;/item&gt;&lt;item&gt;71&lt;/item&gt;&lt;item&gt;79&lt;/item&gt;&lt;item&gt;80&lt;/item&gt;&lt;item&gt;81&lt;/item&gt;&lt;item&gt;397&lt;/item&gt;&lt;item&gt;398&lt;/item&gt;&lt;item&gt;406&lt;/item&gt;&lt;item&gt;407&lt;/item&gt;&lt;item&gt;408&lt;/item&gt;&lt;item&gt;410&lt;/item&gt;&lt;item&gt;412&lt;/item&gt;&lt;item&gt;413&lt;/item&gt;&lt;/record-ids&gt;&lt;/item&gt;&lt;/Libraries&gt;"/>
  </w:docVars>
  <w:rsids>
    <w:rsidRoot w:val="006E4BAF"/>
    <w:rsid w:val="00000624"/>
    <w:rsid w:val="000247CF"/>
    <w:rsid w:val="00040695"/>
    <w:rsid w:val="00043124"/>
    <w:rsid w:val="0004668B"/>
    <w:rsid w:val="00052A19"/>
    <w:rsid w:val="000555D6"/>
    <w:rsid w:val="0006094C"/>
    <w:rsid w:val="0006530C"/>
    <w:rsid w:val="00065F1E"/>
    <w:rsid w:val="00074E99"/>
    <w:rsid w:val="00081258"/>
    <w:rsid w:val="00081835"/>
    <w:rsid w:val="000B552E"/>
    <w:rsid w:val="000E5028"/>
    <w:rsid w:val="000F66DA"/>
    <w:rsid w:val="0011718B"/>
    <w:rsid w:val="0013047C"/>
    <w:rsid w:val="001466D5"/>
    <w:rsid w:val="0015439E"/>
    <w:rsid w:val="00162479"/>
    <w:rsid w:val="0017122B"/>
    <w:rsid w:val="001B2282"/>
    <w:rsid w:val="001E5037"/>
    <w:rsid w:val="001F1D12"/>
    <w:rsid w:val="001F2161"/>
    <w:rsid w:val="001F29EE"/>
    <w:rsid w:val="002046E1"/>
    <w:rsid w:val="002226BE"/>
    <w:rsid w:val="00233F1E"/>
    <w:rsid w:val="00241600"/>
    <w:rsid w:val="002421C4"/>
    <w:rsid w:val="00245E08"/>
    <w:rsid w:val="00246EA9"/>
    <w:rsid w:val="00286826"/>
    <w:rsid w:val="002975DD"/>
    <w:rsid w:val="002A0833"/>
    <w:rsid w:val="002A1B98"/>
    <w:rsid w:val="002A7325"/>
    <w:rsid w:val="002A7623"/>
    <w:rsid w:val="002B52F8"/>
    <w:rsid w:val="002C3DF4"/>
    <w:rsid w:val="002E3A03"/>
    <w:rsid w:val="0030228A"/>
    <w:rsid w:val="00325998"/>
    <w:rsid w:val="00345DF8"/>
    <w:rsid w:val="003532EF"/>
    <w:rsid w:val="00370278"/>
    <w:rsid w:val="00371FEB"/>
    <w:rsid w:val="0037296C"/>
    <w:rsid w:val="00391FCB"/>
    <w:rsid w:val="00394601"/>
    <w:rsid w:val="003A63D4"/>
    <w:rsid w:val="003D2734"/>
    <w:rsid w:val="003D58DB"/>
    <w:rsid w:val="003D7CAB"/>
    <w:rsid w:val="003E5414"/>
    <w:rsid w:val="003F5500"/>
    <w:rsid w:val="00406137"/>
    <w:rsid w:val="00406B65"/>
    <w:rsid w:val="00431EE4"/>
    <w:rsid w:val="00436CEE"/>
    <w:rsid w:val="00443026"/>
    <w:rsid w:val="004431C1"/>
    <w:rsid w:val="00455182"/>
    <w:rsid w:val="004670D5"/>
    <w:rsid w:val="00467ED8"/>
    <w:rsid w:val="00470141"/>
    <w:rsid w:val="00475FD6"/>
    <w:rsid w:val="0047739B"/>
    <w:rsid w:val="00491D4B"/>
    <w:rsid w:val="004A19CC"/>
    <w:rsid w:val="004A23E0"/>
    <w:rsid w:val="004B79FA"/>
    <w:rsid w:val="004C43E8"/>
    <w:rsid w:val="004C59D8"/>
    <w:rsid w:val="004D2607"/>
    <w:rsid w:val="004D473A"/>
    <w:rsid w:val="004E6649"/>
    <w:rsid w:val="004F0DFE"/>
    <w:rsid w:val="004F1F55"/>
    <w:rsid w:val="0050753B"/>
    <w:rsid w:val="0051636C"/>
    <w:rsid w:val="00530EB0"/>
    <w:rsid w:val="00531BA1"/>
    <w:rsid w:val="005322C0"/>
    <w:rsid w:val="00537289"/>
    <w:rsid w:val="00554773"/>
    <w:rsid w:val="00562D56"/>
    <w:rsid w:val="00581A53"/>
    <w:rsid w:val="00584D53"/>
    <w:rsid w:val="00586A37"/>
    <w:rsid w:val="00592CE1"/>
    <w:rsid w:val="005A15C9"/>
    <w:rsid w:val="005A7E9F"/>
    <w:rsid w:val="005E0E41"/>
    <w:rsid w:val="005E6083"/>
    <w:rsid w:val="005F596C"/>
    <w:rsid w:val="005F59EC"/>
    <w:rsid w:val="006053C5"/>
    <w:rsid w:val="0061123E"/>
    <w:rsid w:val="00627663"/>
    <w:rsid w:val="00630C63"/>
    <w:rsid w:val="00635485"/>
    <w:rsid w:val="00644774"/>
    <w:rsid w:val="00651645"/>
    <w:rsid w:val="006802CE"/>
    <w:rsid w:val="006879E4"/>
    <w:rsid w:val="006A69E8"/>
    <w:rsid w:val="006B1F0B"/>
    <w:rsid w:val="006C1772"/>
    <w:rsid w:val="006D0936"/>
    <w:rsid w:val="006E06EE"/>
    <w:rsid w:val="006E4BAF"/>
    <w:rsid w:val="006F2FF4"/>
    <w:rsid w:val="006F5CD5"/>
    <w:rsid w:val="00714891"/>
    <w:rsid w:val="00716B6A"/>
    <w:rsid w:val="00717130"/>
    <w:rsid w:val="0074477B"/>
    <w:rsid w:val="0074493B"/>
    <w:rsid w:val="0078583D"/>
    <w:rsid w:val="00787814"/>
    <w:rsid w:val="007908BE"/>
    <w:rsid w:val="007932DC"/>
    <w:rsid w:val="007A4D88"/>
    <w:rsid w:val="007A57D5"/>
    <w:rsid w:val="007B57B9"/>
    <w:rsid w:val="007C1F99"/>
    <w:rsid w:val="007C75DF"/>
    <w:rsid w:val="007C7F18"/>
    <w:rsid w:val="007D42D5"/>
    <w:rsid w:val="007E42FD"/>
    <w:rsid w:val="007E7760"/>
    <w:rsid w:val="007F4AC5"/>
    <w:rsid w:val="007F7F1B"/>
    <w:rsid w:val="00817581"/>
    <w:rsid w:val="008214D5"/>
    <w:rsid w:val="00822B12"/>
    <w:rsid w:val="00825E59"/>
    <w:rsid w:val="0082652C"/>
    <w:rsid w:val="00834AF5"/>
    <w:rsid w:val="00842EDE"/>
    <w:rsid w:val="008470F6"/>
    <w:rsid w:val="00852A86"/>
    <w:rsid w:val="00860BDB"/>
    <w:rsid w:val="008772D8"/>
    <w:rsid w:val="00883B80"/>
    <w:rsid w:val="00887A13"/>
    <w:rsid w:val="00895D3C"/>
    <w:rsid w:val="008A4E3E"/>
    <w:rsid w:val="008B3214"/>
    <w:rsid w:val="008B6724"/>
    <w:rsid w:val="008C65BC"/>
    <w:rsid w:val="008C7D78"/>
    <w:rsid w:val="008D16DC"/>
    <w:rsid w:val="008F3489"/>
    <w:rsid w:val="0090269B"/>
    <w:rsid w:val="00905A04"/>
    <w:rsid w:val="00906F83"/>
    <w:rsid w:val="0093291D"/>
    <w:rsid w:val="00933046"/>
    <w:rsid w:val="00952D54"/>
    <w:rsid w:val="00954C26"/>
    <w:rsid w:val="00992552"/>
    <w:rsid w:val="009A771C"/>
    <w:rsid w:val="009A77FF"/>
    <w:rsid w:val="009B0093"/>
    <w:rsid w:val="009D66E5"/>
    <w:rsid w:val="009E519D"/>
    <w:rsid w:val="009E5D49"/>
    <w:rsid w:val="009F173E"/>
    <w:rsid w:val="00A129F3"/>
    <w:rsid w:val="00A24B40"/>
    <w:rsid w:val="00A2765F"/>
    <w:rsid w:val="00A336F9"/>
    <w:rsid w:val="00A40F8F"/>
    <w:rsid w:val="00A43FD4"/>
    <w:rsid w:val="00A449D2"/>
    <w:rsid w:val="00A47BFC"/>
    <w:rsid w:val="00A5479A"/>
    <w:rsid w:val="00A60D95"/>
    <w:rsid w:val="00A715AE"/>
    <w:rsid w:val="00A76188"/>
    <w:rsid w:val="00A82507"/>
    <w:rsid w:val="00A85E98"/>
    <w:rsid w:val="00AC0197"/>
    <w:rsid w:val="00AC3619"/>
    <w:rsid w:val="00AC3853"/>
    <w:rsid w:val="00AF7512"/>
    <w:rsid w:val="00B017BF"/>
    <w:rsid w:val="00B111CA"/>
    <w:rsid w:val="00B172A5"/>
    <w:rsid w:val="00B31B7C"/>
    <w:rsid w:val="00B50258"/>
    <w:rsid w:val="00B50A1B"/>
    <w:rsid w:val="00B54032"/>
    <w:rsid w:val="00B6313E"/>
    <w:rsid w:val="00B74871"/>
    <w:rsid w:val="00B836DF"/>
    <w:rsid w:val="00B916F2"/>
    <w:rsid w:val="00BA2D6A"/>
    <w:rsid w:val="00BB0304"/>
    <w:rsid w:val="00BB3D0A"/>
    <w:rsid w:val="00BB5A90"/>
    <w:rsid w:val="00BC0EDD"/>
    <w:rsid w:val="00BC7472"/>
    <w:rsid w:val="00BD2EDE"/>
    <w:rsid w:val="00BE1EDD"/>
    <w:rsid w:val="00BF5FCE"/>
    <w:rsid w:val="00C138D8"/>
    <w:rsid w:val="00C17377"/>
    <w:rsid w:val="00C22788"/>
    <w:rsid w:val="00C32BE0"/>
    <w:rsid w:val="00C3423B"/>
    <w:rsid w:val="00C4148E"/>
    <w:rsid w:val="00C57C88"/>
    <w:rsid w:val="00C665B5"/>
    <w:rsid w:val="00C67889"/>
    <w:rsid w:val="00C8112A"/>
    <w:rsid w:val="00C8546D"/>
    <w:rsid w:val="00C857F2"/>
    <w:rsid w:val="00C879F3"/>
    <w:rsid w:val="00CB14B8"/>
    <w:rsid w:val="00CB6EAD"/>
    <w:rsid w:val="00CC7CB8"/>
    <w:rsid w:val="00CE4618"/>
    <w:rsid w:val="00CE5A30"/>
    <w:rsid w:val="00CE7121"/>
    <w:rsid w:val="00D14CC1"/>
    <w:rsid w:val="00D34A33"/>
    <w:rsid w:val="00D55103"/>
    <w:rsid w:val="00D626BF"/>
    <w:rsid w:val="00D83D83"/>
    <w:rsid w:val="00D87634"/>
    <w:rsid w:val="00D91B45"/>
    <w:rsid w:val="00DA7EF1"/>
    <w:rsid w:val="00DC754C"/>
    <w:rsid w:val="00DD52B9"/>
    <w:rsid w:val="00DE42F9"/>
    <w:rsid w:val="00E05C72"/>
    <w:rsid w:val="00E21EF3"/>
    <w:rsid w:val="00E56E09"/>
    <w:rsid w:val="00E611CE"/>
    <w:rsid w:val="00E72572"/>
    <w:rsid w:val="00E96A4A"/>
    <w:rsid w:val="00EB0475"/>
    <w:rsid w:val="00EB0B86"/>
    <w:rsid w:val="00EB0D15"/>
    <w:rsid w:val="00EC695F"/>
    <w:rsid w:val="00EC7896"/>
    <w:rsid w:val="00EF31A4"/>
    <w:rsid w:val="00F122A1"/>
    <w:rsid w:val="00F14CA1"/>
    <w:rsid w:val="00F7235B"/>
    <w:rsid w:val="00F80811"/>
    <w:rsid w:val="00F824BC"/>
    <w:rsid w:val="00F85EF4"/>
    <w:rsid w:val="00F866E8"/>
    <w:rsid w:val="00F93620"/>
    <w:rsid w:val="00FB6968"/>
    <w:rsid w:val="00FB70D7"/>
    <w:rsid w:val="00FC6F19"/>
    <w:rsid w:val="00FD0D6F"/>
    <w:rsid w:val="00FD5B57"/>
    <w:rsid w:val="00FD5E73"/>
    <w:rsid w:val="00FE4A32"/>
    <w:rsid w:val="00FE4D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0F12753"/>
  <w15:chartTrackingRefBased/>
  <w15:docId w15:val="{3116C241-FB75-C54F-A9EB-2523C99229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E4BAF"/>
  </w:style>
  <w:style w:type="paragraph" w:styleId="Heading1">
    <w:name w:val="heading 1"/>
    <w:basedOn w:val="Normal"/>
    <w:next w:val="Normal"/>
    <w:link w:val="Heading1Char"/>
    <w:uiPriority w:val="9"/>
    <w:qFormat/>
    <w:rsid w:val="00FB70D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Heading1"/>
    <w:link w:val="Heading2Char"/>
    <w:uiPriority w:val="9"/>
    <w:qFormat/>
    <w:rsid w:val="00431EE4"/>
    <w:pPr>
      <w:outlineLvl w:val="1"/>
    </w:pPr>
    <w:rPr>
      <w:rFonts w:asciiTheme="minorHAnsi" w:hAnsiTheme="minorHAnsi" w:cstheme="minorHAnsi"/>
      <w:b/>
      <w:bCs/>
      <w:color w:val="000000" w:themeColor="text1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31EE4"/>
    <w:rPr>
      <w:rFonts w:eastAsiaTheme="majorEastAsia" w:cstheme="minorHAnsi"/>
      <w:b/>
      <w:bCs/>
      <w:color w:val="000000" w:themeColor="text1"/>
    </w:rPr>
  </w:style>
  <w:style w:type="character" w:styleId="Hyperlink">
    <w:name w:val="Hyperlink"/>
    <w:basedOn w:val="DefaultParagraphFont"/>
    <w:uiPriority w:val="99"/>
    <w:unhideWhenUsed/>
    <w:rsid w:val="006E4BAF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C0EDD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0EDD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C0EDD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C0EDD"/>
    <w:rPr>
      <w:rFonts w:ascii="Calibri" w:hAnsi="Calibri" w:cs="Calibri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FB70D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FB70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F824B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824BC"/>
  </w:style>
  <w:style w:type="paragraph" w:styleId="Footer">
    <w:name w:val="footer"/>
    <w:basedOn w:val="Normal"/>
    <w:link w:val="FooterChar"/>
    <w:uiPriority w:val="99"/>
    <w:unhideWhenUsed/>
    <w:rsid w:val="00F824BC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824B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4247</Words>
  <Characters>24208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 Gifford</dc:creator>
  <cp:keywords/>
  <dc:description/>
  <cp:lastModifiedBy>Rob Gifford</cp:lastModifiedBy>
  <cp:revision>4</cp:revision>
  <dcterms:created xsi:type="dcterms:W3CDTF">2025-05-14T09:50:00Z</dcterms:created>
  <dcterms:modified xsi:type="dcterms:W3CDTF">2025-05-14T09:57:00Z</dcterms:modified>
</cp:coreProperties>
</file>